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theme/themeOverride1.xml" ContentType="application/vnd.openxmlformats-officedocument.themeOverrid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theme/themeOverride2.xml" ContentType="application/vnd.openxmlformats-officedocument.themeOverrid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theme/themeOverride3.xml" ContentType="application/vnd.openxmlformats-officedocument.themeOverrid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30098" w:rsidRPr="00645DE4" w:rsidRDefault="00630098" w:rsidP="00630098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Antibiotic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ins w:id="0" w:author="Felix Eedee Konne" w:date="2025-11-18T12:52:00Z">
        <w:r w:rsidR="00477B6E">
          <w:rPr>
            <w:rFonts w:ascii="Times New Roman" w:hAnsi="Times New Roman" w:cs="Times New Roman"/>
            <w:b/>
            <w:sz w:val="24"/>
            <w:szCs w:val="24"/>
          </w:rPr>
          <w:t>S</w:t>
        </w:r>
      </w:ins>
      <w:del w:id="1" w:author="Felix Eedee Konne" w:date="2025-11-18T12:52:00Z">
        <w:r w:rsidRPr="00645DE4" w:rsidDel="00477B6E">
          <w:rPr>
            <w:rFonts w:ascii="Times New Roman" w:hAnsi="Times New Roman" w:cs="Times New Roman"/>
            <w:b/>
            <w:sz w:val="24"/>
            <w:szCs w:val="24"/>
          </w:rPr>
          <w:delText>s</w:delText>
        </w:r>
      </w:del>
      <w:r w:rsidRPr="00645DE4">
        <w:rPr>
          <w:rFonts w:ascii="Times New Roman" w:hAnsi="Times New Roman" w:cs="Times New Roman"/>
          <w:b/>
          <w:sz w:val="24"/>
          <w:szCs w:val="24"/>
        </w:rPr>
        <w:t>ensitivity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del w:id="2" w:author="Felix Eedee Konne" w:date="2025-11-18T12:52:00Z">
        <w:r w:rsidRPr="00645DE4" w:rsidDel="00477B6E">
          <w:rPr>
            <w:rFonts w:ascii="Times New Roman" w:hAnsi="Times New Roman" w:cs="Times New Roman"/>
            <w:b/>
            <w:sz w:val="24"/>
            <w:szCs w:val="24"/>
          </w:rPr>
          <w:delText>p</w:delText>
        </w:r>
      </w:del>
      <w:ins w:id="3" w:author="Felix Eedee Konne" w:date="2025-11-18T12:52:00Z">
        <w:r w:rsidR="00477B6E">
          <w:rPr>
            <w:rFonts w:ascii="Times New Roman" w:hAnsi="Times New Roman" w:cs="Times New Roman"/>
            <w:b/>
            <w:sz w:val="24"/>
            <w:szCs w:val="24"/>
          </w:rPr>
          <w:t>P</w:t>
        </w:r>
      </w:ins>
      <w:r w:rsidRPr="00645DE4">
        <w:rPr>
          <w:rFonts w:ascii="Times New Roman" w:hAnsi="Times New Roman" w:cs="Times New Roman"/>
          <w:b/>
          <w:sz w:val="24"/>
          <w:szCs w:val="24"/>
        </w:rPr>
        <w:t xml:space="preserve">rofile of </w:t>
      </w:r>
      <w:r w:rsidRPr="00645DE4">
        <w:rPr>
          <w:rFonts w:ascii="Times New Roman" w:hAnsi="Times New Roman" w:cs="Times New Roman"/>
          <w:b/>
          <w:i/>
          <w:sz w:val="24"/>
          <w:szCs w:val="24"/>
        </w:rPr>
        <w:t>Escherichia coli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ins w:id="4" w:author="Felix Eedee Konne" w:date="2025-11-18T12:52:00Z">
        <w:r w:rsidR="00477B6E">
          <w:rPr>
            <w:rFonts w:ascii="Times New Roman" w:hAnsi="Times New Roman" w:cs="Times New Roman"/>
            <w:b/>
            <w:sz w:val="24"/>
            <w:szCs w:val="24"/>
          </w:rPr>
          <w:t>S</w:t>
        </w:r>
      </w:ins>
      <w:del w:id="5" w:author="Felix Eedee Konne" w:date="2025-11-18T12:52:00Z">
        <w:r w:rsidRPr="00645DE4" w:rsidDel="00477B6E">
          <w:rPr>
            <w:rFonts w:ascii="Times New Roman" w:hAnsi="Times New Roman" w:cs="Times New Roman"/>
            <w:b/>
            <w:sz w:val="24"/>
            <w:szCs w:val="24"/>
          </w:rPr>
          <w:delText>s</w:delText>
        </w:r>
      </w:del>
      <w:r w:rsidRPr="00645DE4">
        <w:rPr>
          <w:rFonts w:ascii="Times New Roman" w:hAnsi="Times New Roman" w:cs="Times New Roman"/>
          <w:b/>
          <w:sz w:val="24"/>
          <w:szCs w:val="24"/>
        </w:rPr>
        <w:t>trains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isolated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from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ins w:id="6" w:author="Felix Eedee Konne" w:date="2025-11-18T12:52:00Z">
        <w:r w:rsidR="00477B6E">
          <w:rPr>
            <w:rFonts w:ascii="Times New Roman" w:hAnsi="Times New Roman" w:cs="Times New Roman"/>
            <w:b/>
            <w:sz w:val="24"/>
            <w:szCs w:val="24"/>
          </w:rPr>
          <w:t>U</w:t>
        </w:r>
      </w:ins>
      <w:del w:id="7" w:author="Felix Eedee Konne" w:date="2025-11-18T12:52:00Z">
        <w:r w:rsidRPr="00645DE4" w:rsidDel="00477B6E">
          <w:rPr>
            <w:rFonts w:ascii="Times New Roman" w:hAnsi="Times New Roman" w:cs="Times New Roman"/>
            <w:b/>
            <w:sz w:val="24"/>
            <w:szCs w:val="24"/>
          </w:rPr>
          <w:delText>u</w:delText>
        </w:r>
      </w:del>
      <w:r w:rsidRPr="00645DE4">
        <w:rPr>
          <w:rFonts w:ascii="Times New Roman" w:hAnsi="Times New Roman" w:cs="Times New Roman"/>
          <w:b/>
          <w:sz w:val="24"/>
          <w:szCs w:val="24"/>
        </w:rPr>
        <w:t>rinary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ins w:id="8" w:author="Felix Eedee Konne" w:date="2025-11-18T12:52:00Z">
        <w:r w:rsidR="00477B6E">
          <w:rPr>
            <w:rFonts w:ascii="Times New Roman" w:hAnsi="Times New Roman" w:cs="Times New Roman"/>
            <w:b/>
            <w:sz w:val="24"/>
            <w:szCs w:val="24"/>
          </w:rPr>
          <w:t>T</w:t>
        </w:r>
      </w:ins>
      <w:del w:id="9" w:author="Felix Eedee Konne" w:date="2025-11-18T12:52:00Z">
        <w:r w:rsidRPr="00645DE4" w:rsidDel="00477B6E">
          <w:rPr>
            <w:rFonts w:ascii="Times New Roman" w:hAnsi="Times New Roman" w:cs="Times New Roman"/>
            <w:b/>
            <w:sz w:val="24"/>
            <w:szCs w:val="24"/>
          </w:rPr>
          <w:delText>t</w:delText>
        </w:r>
      </w:del>
      <w:r w:rsidRPr="00645DE4">
        <w:rPr>
          <w:rFonts w:ascii="Times New Roman" w:hAnsi="Times New Roman" w:cs="Times New Roman"/>
          <w:b/>
          <w:sz w:val="24"/>
          <w:szCs w:val="24"/>
        </w:rPr>
        <w:t xml:space="preserve">ract </w:t>
      </w:r>
      <w:ins w:id="10" w:author="Felix Eedee Konne" w:date="2025-11-18T12:53:00Z">
        <w:r w:rsidR="00477B6E">
          <w:rPr>
            <w:rFonts w:ascii="Times New Roman" w:hAnsi="Times New Roman" w:cs="Times New Roman"/>
            <w:b/>
            <w:sz w:val="24"/>
            <w:szCs w:val="24"/>
          </w:rPr>
          <w:t>I</w:t>
        </w:r>
      </w:ins>
      <w:del w:id="11" w:author="Felix Eedee Konne" w:date="2025-11-18T12:52:00Z">
        <w:r w:rsidRPr="00645DE4" w:rsidDel="00477B6E">
          <w:rPr>
            <w:rFonts w:ascii="Times New Roman" w:hAnsi="Times New Roman" w:cs="Times New Roman"/>
            <w:b/>
            <w:sz w:val="24"/>
            <w:szCs w:val="24"/>
          </w:rPr>
          <w:delText>i</w:delText>
        </w:r>
      </w:del>
      <w:r w:rsidRPr="00645DE4">
        <w:rPr>
          <w:rFonts w:ascii="Times New Roman" w:hAnsi="Times New Roman" w:cs="Times New Roman"/>
          <w:b/>
          <w:sz w:val="24"/>
          <w:szCs w:val="24"/>
        </w:rPr>
        <w:t xml:space="preserve">nfections at the FANN 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University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Hospital Center</w:t>
      </w:r>
    </w:p>
    <w:p w:rsidR="005F33D8" w:rsidRDefault="005F33D8" w:rsidP="00630098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013B1" w:rsidRDefault="00F013B1" w:rsidP="00630098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30098" w:rsidRPr="00645DE4" w:rsidRDefault="00630098" w:rsidP="00630098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>Abstrac</w:t>
      </w:r>
      <w:r w:rsidR="00477B6E">
        <w:rPr>
          <w:rFonts w:ascii="Times New Roman" w:hAnsi="Times New Roman" w:cs="Times New Roman"/>
          <w:b/>
          <w:sz w:val="24"/>
          <w:szCs w:val="24"/>
        </w:rPr>
        <w:t>t</w:t>
      </w:r>
    </w:p>
    <w:p w:rsidR="00630098" w:rsidRPr="00645DE4" w:rsidRDefault="00630098" w:rsidP="0063009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i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trospectiv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descriptive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alytic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022 at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acteriology-Vir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borato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n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National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nivers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ospital Center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objective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termin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rofile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. coli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The dat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nter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to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xcel 2013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alyz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s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BM SPSS 25 software.</w:t>
      </w:r>
    </w:p>
    <w:p w:rsidR="00630098" w:rsidRPr="00645DE4" w:rsidRDefault="00630098" w:rsidP="0063009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o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="003E4B44" w:rsidRPr="00645DE4">
        <w:rPr>
          <w:rFonts w:ascii="Times New Roman" w:hAnsi="Times New Roman" w:cs="Times New Roman"/>
          <w:sz w:val="24"/>
          <w:szCs w:val="24"/>
        </w:rPr>
        <w:t>bêta</w:t>
      </w:r>
      <w:r w:rsidRPr="00645DE4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cta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road-spectru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="003E4B44" w:rsidRPr="00645DE4">
        <w:rPr>
          <w:rFonts w:ascii="Times New Roman" w:hAnsi="Times New Roman" w:cs="Times New Roman"/>
          <w:sz w:val="24"/>
          <w:szCs w:val="24"/>
        </w:rPr>
        <w:t>bêta</w:t>
      </w:r>
      <w:r w:rsidRPr="00645DE4">
        <w:rPr>
          <w:rFonts w:ascii="Times New Roman" w:hAnsi="Times New Roman" w:cs="Times New Roman"/>
          <w:sz w:val="24"/>
          <w:szCs w:val="24"/>
        </w:rPr>
        <w:t xml:space="preserve">-lactamase (ESBL) production rate of 46%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tain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98%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sensitive.</w:t>
      </w:r>
    </w:p>
    <w:p w:rsidR="00630098" w:rsidRPr="00645DE4" w:rsidRDefault="00630098" w:rsidP="0063009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to fluoroquinolone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ariabl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verag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ipr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4.1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ev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2.3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r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2.5%). </w:t>
      </w:r>
    </w:p>
    <w:p w:rsidR="00630098" w:rsidRPr="00645DE4" w:rsidRDefault="00630098" w:rsidP="0063009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Strong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cotrimoxazole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n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4.4%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e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sensitive.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aminoglycoside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="003E4B44" w:rsidRPr="00645DE4">
        <w:rPr>
          <w:rFonts w:ascii="Times New Roman" w:hAnsi="Times New Roman" w:cs="Times New Roman"/>
          <w:sz w:val="24"/>
          <w:szCs w:val="24"/>
        </w:rPr>
        <w:t>good :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90.4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1.3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obra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0.1%).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lso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itroxolin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88.8%)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sfo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4.0%). </w:t>
      </w:r>
    </w:p>
    <w:p w:rsidR="00630098" w:rsidRPr="00645DE4" w:rsidRDefault="00630098" w:rsidP="0063009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show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ett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94.4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80.6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itroxolin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87.8%)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sfo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7.1%)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igh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quinolones and cotrimoxazole.</w:t>
      </w:r>
    </w:p>
    <w:p w:rsidR="00630098" w:rsidRPr="00645DE4" w:rsidRDefault="003E4B44" w:rsidP="0063009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>Keywords :</w:t>
      </w:r>
      <w:r w:rsidR="00630098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0098" w:rsidRPr="00645DE4">
        <w:rPr>
          <w:rFonts w:ascii="Times New Roman" w:hAnsi="Times New Roman" w:cs="Times New Roman"/>
          <w:sz w:val="24"/>
          <w:szCs w:val="24"/>
        </w:rPr>
        <w:t>antibiotics</w:t>
      </w:r>
      <w:proofErr w:type="spellEnd"/>
      <w:r w:rsidR="00630098" w:rsidRPr="00645DE4">
        <w:rPr>
          <w:rFonts w:ascii="Times New Roman" w:hAnsi="Times New Roman" w:cs="Times New Roman"/>
          <w:sz w:val="24"/>
          <w:szCs w:val="24"/>
        </w:rPr>
        <w:t xml:space="preserve">, UTI, ESBL, </w:t>
      </w:r>
      <w:r w:rsidR="00630098" w:rsidRPr="003E4B44">
        <w:rPr>
          <w:rFonts w:ascii="Times New Roman" w:hAnsi="Times New Roman" w:cs="Times New Roman"/>
          <w:i/>
          <w:sz w:val="24"/>
          <w:szCs w:val="24"/>
        </w:rPr>
        <w:t>E. coli</w:t>
      </w:r>
      <w:r w:rsidR="00630098" w:rsidRPr="00645DE4">
        <w:rPr>
          <w:rFonts w:ascii="Times New Roman" w:hAnsi="Times New Roman" w:cs="Times New Roman"/>
          <w:sz w:val="24"/>
          <w:szCs w:val="24"/>
        </w:rPr>
        <w:t xml:space="preserve">, CHNU </w:t>
      </w:r>
      <w:proofErr w:type="spellStart"/>
      <w:r w:rsidR="00630098" w:rsidRPr="00645DE4">
        <w:rPr>
          <w:rFonts w:ascii="Times New Roman" w:hAnsi="Times New Roman" w:cs="Times New Roman"/>
          <w:sz w:val="24"/>
          <w:szCs w:val="24"/>
        </w:rPr>
        <w:t>Fann</w:t>
      </w:r>
      <w:proofErr w:type="spellEnd"/>
    </w:p>
    <w:p w:rsidR="004D1E80" w:rsidRPr="00645DE4" w:rsidRDefault="004D1E80" w:rsidP="00630098">
      <w:pPr>
        <w:rPr>
          <w:sz w:val="24"/>
          <w:szCs w:val="24"/>
        </w:rPr>
      </w:pPr>
    </w:p>
    <w:p w:rsidR="00674FAD" w:rsidRPr="00645DE4" w:rsidRDefault="00674FAD" w:rsidP="00630098">
      <w:pPr>
        <w:rPr>
          <w:sz w:val="24"/>
          <w:szCs w:val="24"/>
        </w:rPr>
      </w:pPr>
    </w:p>
    <w:p w:rsidR="00630098" w:rsidRPr="00645DE4" w:rsidRDefault="00630098" w:rsidP="00674FAD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>Introduction</w:t>
      </w:r>
    </w:p>
    <w:p w:rsidR="00630098" w:rsidRPr="00645DE4" w:rsidRDefault="00630098" w:rsidP="00674FA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ina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ract infections (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T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) ar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w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major public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eal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ssue 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[7]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re one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os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mm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fection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orldwid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reaten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eal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billions of peopl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roun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world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la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eav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urde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ealthca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ystem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13].</w:t>
      </w:r>
    </w:p>
    <w:p w:rsidR="00674FAD" w:rsidRPr="00645DE4" w:rsidRDefault="00630098" w:rsidP="00674FAD">
      <w:pPr>
        <w:spacing w:after="0" w:line="360" w:lineRule="auto"/>
        <w:jc w:val="both"/>
        <w:rPr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cord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pidemi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T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ma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acteriu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vol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12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It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d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cep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riginat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ain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distal intestinal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icrobiota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11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sses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irulenc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ctor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nabl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loniz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ina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ract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ersis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spit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effectiv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unction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st'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fen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echanis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</w:t>
      </w:r>
      <w:r w:rsidR="00645DE4" w:rsidRPr="00645DE4">
        <w:rPr>
          <w:rFonts w:ascii="Times New Roman" w:hAnsi="Times New Roman" w:cs="Times New Roman"/>
          <w:b/>
          <w:sz w:val="24"/>
          <w:szCs w:val="24"/>
        </w:rPr>
        <w:t>29 ;</w:t>
      </w:r>
      <w:r w:rsidRPr="00645DE4">
        <w:rPr>
          <w:rFonts w:ascii="Times New Roman" w:hAnsi="Times New Roman" w:cs="Times New Roman"/>
          <w:b/>
          <w:sz w:val="24"/>
          <w:szCs w:val="24"/>
        </w:rPr>
        <w:t>16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irulenc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ctor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clud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imbriae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ain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ype 1 and P fimbriae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tribut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dhesi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sz w:val="24"/>
          <w:szCs w:val="24"/>
        </w:rPr>
        <w:lastRenderedPageBreak/>
        <w:t xml:space="preserve">to the host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el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surface, tissue invasion, biofilm formation, and cytokine </w:t>
      </w:r>
      <w:proofErr w:type="gramStart"/>
      <w:r w:rsidRPr="00645DE4">
        <w:rPr>
          <w:rFonts w:ascii="Times New Roman" w:hAnsi="Times New Roman" w:cs="Times New Roman"/>
          <w:sz w:val="24"/>
          <w:szCs w:val="24"/>
        </w:rPr>
        <w:t>induction;</w:t>
      </w:r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flagella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apsula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lipopolysaccharide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ut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membran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te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emolys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derophor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15;5].</w:t>
      </w:r>
      <w:r w:rsidR="00674FAD" w:rsidRPr="00645DE4">
        <w:rPr>
          <w:sz w:val="24"/>
          <w:szCs w:val="24"/>
        </w:rPr>
        <w:t xml:space="preserve"> </w:t>
      </w:r>
    </w:p>
    <w:p w:rsidR="00674FAD" w:rsidRPr="00645DE4" w:rsidRDefault="00674FAD" w:rsidP="00674FA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urrent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creas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as bee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bser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lmos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ll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mmon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scrib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due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bil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</w:t>
      </w:r>
      <w:r w:rsidR="008C7E31" w:rsidRPr="00645DE4">
        <w:rPr>
          <w:rFonts w:ascii="Times New Roman" w:hAnsi="Times New Roman" w:cs="Times New Roman"/>
          <w:sz w:val="24"/>
          <w:szCs w:val="24"/>
        </w:rPr>
        <w:t>cumulate</w:t>
      </w:r>
      <w:proofErr w:type="spellEnd"/>
      <w:r w:rsidR="008C7E31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E31"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="008C7E31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E31" w:rsidRPr="00645DE4">
        <w:rPr>
          <w:rFonts w:ascii="Times New Roman" w:hAnsi="Times New Roman" w:cs="Times New Roman"/>
          <w:sz w:val="24"/>
          <w:szCs w:val="24"/>
        </w:rPr>
        <w:t>genes</w:t>
      </w:r>
      <w:proofErr w:type="spellEnd"/>
      <w:r w:rsidR="008C7E31"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="008C7E31" w:rsidRPr="00645DE4">
        <w:rPr>
          <w:rFonts w:ascii="Times New Roman" w:hAnsi="Times New Roman" w:cs="Times New Roman"/>
          <w:b/>
          <w:sz w:val="24"/>
          <w:szCs w:val="24"/>
        </w:rPr>
        <w:t>[2].</w:t>
      </w:r>
      <w:r w:rsidR="008C7E31" w:rsidRPr="00645DE4">
        <w:rPr>
          <w:rFonts w:ascii="Times New Roman" w:hAnsi="Times New Roman" w:cs="Times New Roman"/>
          <w:sz w:val="24"/>
          <w:szCs w:val="24"/>
        </w:rPr>
        <w:t xml:space="preserve"> The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os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blemat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echanism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re the acquisition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ncod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xtended-spectru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β-lactamases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arbapenemas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16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RNA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ethylas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lasmid-media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quinolon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PMQR)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c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list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25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Thi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leads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reatme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ilur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longe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spit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ay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creas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reatme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s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8]</w:t>
      </w:r>
      <w:r w:rsidRPr="00645DE4">
        <w:rPr>
          <w:rFonts w:ascii="Times New Roman" w:hAnsi="Times New Roman" w:cs="Times New Roman"/>
          <w:sz w:val="24"/>
          <w:szCs w:val="24"/>
        </w:rPr>
        <w:t xml:space="preserve">. In light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situation, monitoring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ppear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ssential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rd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prov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management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ina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ract infections. It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in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se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i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termin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rofile of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>.</w:t>
      </w:r>
    </w:p>
    <w:p w:rsidR="00674FAD" w:rsidRPr="00645DE4" w:rsidRDefault="00674FAD" w:rsidP="00674FAD">
      <w:pPr>
        <w:rPr>
          <w:rFonts w:ascii="Times New Roman" w:hAnsi="Times New Roman" w:cs="Times New Roman"/>
          <w:sz w:val="24"/>
          <w:szCs w:val="24"/>
        </w:rPr>
      </w:pPr>
    </w:p>
    <w:p w:rsidR="00674FAD" w:rsidRPr="00645DE4" w:rsidRDefault="00674FAD" w:rsidP="00674FAD">
      <w:pPr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Methodology</w:t>
      </w:r>
      <w:proofErr w:type="spellEnd"/>
    </w:p>
    <w:p w:rsidR="008C7E31" w:rsidRDefault="00674FAD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i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trospectiv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022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cus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ola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urin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ampl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cei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t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acteriology-Vir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borato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n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nivers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ospital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acteri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dentificati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erform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s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vention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etho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as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orphologic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iochemic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haracteristic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gram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erform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s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agar diffusi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etho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accordanc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commendatio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gra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mmitte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French Society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icrobi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CA-SFM 2022). ESBL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est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erform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s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yner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est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etwee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oxicill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+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lavula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i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disc and one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rd-generati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ephalospor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discs (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efotaxim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ceftriaxone, 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eftazidim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)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haracteriz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by a “champagn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rk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” image. Patient dat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xtra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borato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gist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nter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to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xcel 2016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alyz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s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BM SPSS 25 software.</w:t>
      </w:r>
    </w:p>
    <w:p w:rsidR="005C1CD8" w:rsidRDefault="005C1CD8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013B1" w:rsidRDefault="00F013B1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013B1" w:rsidRDefault="00F013B1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013B1" w:rsidRDefault="00F013B1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013B1" w:rsidRDefault="00F013B1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013B1" w:rsidRDefault="00F013B1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013B1" w:rsidRDefault="00F013B1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013B1" w:rsidRPr="00645DE4" w:rsidRDefault="00F013B1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65930" w:rsidRPr="00645DE4" w:rsidRDefault="00A65930" w:rsidP="00A65930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Results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   </w:t>
      </w:r>
    </w:p>
    <w:p w:rsidR="00A65930" w:rsidRPr="00645DE4" w:rsidRDefault="00A65930" w:rsidP="00A65930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Socio-</w:t>
      </w:r>
      <w:ins w:id="12" w:author="Felix Eedee Konne" w:date="2025-11-18T12:55:00Z">
        <w:r w:rsidR="00477B6E">
          <w:rPr>
            <w:rFonts w:ascii="Times New Roman" w:hAnsi="Times New Roman" w:cs="Times New Roman"/>
            <w:b/>
            <w:sz w:val="24"/>
            <w:szCs w:val="24"/>
          </w:rPr>
          <w:t>D</w:t>
        </w:r>
      </w:ins>
      <w:del w:id="13" w:author="Felix Eedee Konne" w:date="2025-11-18T12:55:00Z">
        <w:r w:rsidRPr="00645DE4" w:rsidDel="00477B6E">
          <w:rPr>
            <w:rFonts w:ascii="Times New Roman" w:hAnsi="Times New Roman" w:cs="Times New Roman"/>
            <w:b/>
            <w:sz w:val="24"/>
            <w:szCs w:val="24"/>
          </w:rPr>
          <w:delText>d</w:delText>
        </w:r>
      </w:del>
      <w:r w:rsidRPr="00645DE4">
        <w:rPr>
          <w:rFonts w:ascii="Times New Roman" w:hAnsi="Times New Roman" w:cs="Times New Roman"/>
          <w:b/>
          <w:sz w:val="24"/>
          <w:szCs w:val="24"/>
        </w:rPr>
        <w:t>emographic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ins w:id="14" w:author="Felix Eedee Konne" w:date="2025-11-18T12:55:00Z">
        <w:r w:rsidR="00477B6E">
          <w:rPr>
            <w:rFonts w:ascii="Times New Roman" w:hAnsi="Times New Roman" w:cs="Times New Roman"/>
            <w:b/>
            <w:sz w:val="24"/>
            <w:szCs w:val="24"/>
          </w:rPr>
          <w:t>C</w:t>
        </w:r>
      </w:ins>
      <w:del w:id="15" w:author="Felix Eedee Konne" w:date="2025-11-18T12:55:00Z">
        <w:r w:rsidRPr="00645DE4" w:rsidDel="00477B6E">
          <w:rPr>
            <w:rFonts w:ascii="Times New Roman" w:hAnsi="Times New Roman" w:cs="Times New Roman"/>
            <w:b/>
            <w:sz w:val="24"/>
            <w:szCs w:val="24"/>
          </w:rPr>
          <w:delText>c</w:delText>
        </w:r>
      </w:del>
      <w:r w:rsidRPr="00645DE4">
        <w:rPr>
          <w:rFonts w:ascii="Times New Roman" w:hAnsi="Times New Roman" w:cs="Times New Roman"/>
          <w:b/>
          <w:sz w:val="24"/>
          <w:szCs w:val="24"/>
        </w:rPr>
        <w:t>haracteristics</w:t>
      </w:r>
      <w:proofErr w:type="spellEnd"/>
    </w:p>
    <w:p w:rsidR="00A65930" w:rsidRPr="00645DE4" w:rsidRDefault="00A65930" w:rsidP="00C319E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A total of 188 patient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UTI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clud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atient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a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ea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g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48.12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year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standar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viati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23.6. Ther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domin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ema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atients (56.4%)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spitaliz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atients (68.1%) (Table 1).</w:t>
      </w:r>
    </w:p>
    <w:p w:rsidR="00674FAD" w:rsidRPr="00645DE4" w:rsidRDefault="00A65930" w:rsidP="00C319E0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 xml:space="preserve">Table </w:t>
      </w:r>
      <w:ins w:id="16" w:author="Felix Eedee Konne" w:date="2025-11-18T12:55:00Z">
        <w:r w:rsidR="00477B6E">
          <w:rPr>
            <w:rFonts w:ascii="Times New Roman" w:hAnsi="Times New Roman" w:cs="Times New Roman"/>
            <w:b/>
            <w:sz w:val="24"/>
            <w:szCs w:val="24"/>
          </w:rPr>
          <w:t>1</w:t>
        </w:r>
      </w:ins>
      <w:del w:id="17" w:author="Felix Eedee Konne" w:date="2025-11-18T12:55:00Z">
        <w:r w:rsidR="008C7E31" w:rsidRPr="00645DE4" w:rsidDel="00477B6E">
          <w:rPr>
            <w:rFonts w:ascii="Times New Roman" w:hAnsi="Times New Roman" w:cs="Times New Roman"/>
            <w:b/>
            <w:sz w:val="24"/>
            <w:szCs w:val="24"/>
          </w:rPr>
          <w:delText xml:space="preserve">1 </w:delText>
        </w:r>
      </w:del>
      <w:r w:rsidR="008C7E31" w:rsidRPr="00645DE4">
        <w:rPr>
          <w:rFonts w:ascii="Times New Roman" w:hAnsi="Times New Roman" w:cs="Times New Roman"/>
          <w:b/>
          <w:sz w:val="24"/>
          <w:szCs w:val="24"/>
        </w:rPr>
        <w:t>: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ocio-</w:t>
      </w:r>
      <w:ins w:id="18" w:author="Felix Eedee Konne" w:date="2025-11-18T12:55:00Z">
        <w:r w:rsidR="00477B6E">
          <w:rPr>
            <w:rFonts w:ascii="Times New Roman" w:hAnsi="Times New Roman" w:cs="Times New Roman"/>
            <w:sz w:val="24"/>
            <w:szCs w:val="24"/>
          </w:rPr>
          <w:t>D</w:t>
        </w:r>
      </w:ins>
      <w:del w:id="19" w:author="Felix Eedee Konne" w:date="2025-11-18T12:55:00Z">
        <w:r w:rsidRPr="00645DE4" w:rsidDel="00477B6E">
          <w:rPr>
            <w:rFonts w:ascii="Times New Roman" w:hAnsi="Times New Roman" w:cs="Times New Roman"/>
            <w:sz w:val="24"/>
            <w:szCs w:val="24"/>
          </w:rPr>
          <w:delText>d</w:delText>
        </w:r>
      </w:del>
      <w:r w:rsidRPr="00645DE4">
        <w:rPr>
          <w:rFonts w:ascii="Times New Roman" w:hAnsi="Times New Roman" w:cs="Times New Roman"/>
          <w:sz w:val="24"/>
          <w:szCs w:val="24"/>
        </w:rPr>
        <w:t>emograph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ins w:id="20" w:author="Felix Eedee Konne" w:date="2025-11-18T12:55:00Z">
        <w:r w:rsidR="00477B6E">
          <w:rPr>
            <w:rFonts w:ascii="Times New Roman" w:hAnsi="Times New Roman" w:cs="Times New Roman"/>
            <w:sz w:val="24"/>
            <w:szCs w:val="24"/>
          </w:rPr>
          <w:t>C</w:t>
        </w:r>
      </w:ins>
      <w:del w:id="21" w:author="Felix Eedee Konne" w:date="2025-11-18T12:55:00Z">
        <w:r w:rsidRPr="00645DE4" w:rsidDel="00477B6E">
          <w:rPr>
            <w:rFonts w:ascii="Times New Roman" w:hAnsi="Times New Roman" w:cs="Times New Roman"/>
            <w:sz w:val="24"/>
            <w:szCs w:val="24"/>
          </w:rPr>
          <w:delText>c</w:delText>
        </w:r>
      </w:del>
      <w:r w:rsidRPr="00645DE4">
        <w:rPr>
          <w:rFonts w:ascii="Times New Roman" w:hAnsi="Times New Roman" w:cs="Times New Roman"/>
          <w:sz w:val="24"/>
          <w:szCs w:val="24"/>
        </w:rPr>
        <w:t>haracteristics</w:t>
      </w:r>
      <w:proofErr w:type="spellEnd"/>
    </w:p>
    <w:tbl>
      <w:tblPr>
        <w:tblStyle w:val="PlainTable4"/>
        <w:tblpPr w:leftFromText="141" w:rightFromText="141" w:vertAnchor="text" w:tblpY="1"/>
        <w:tblW w:w="0" w:type="auto"/>
        <w:tblLook w:val="04A0" w:firstRow="1" w:lastRow="0" w:firstColumn="1" w:lastColumn="0" w:noHBand="0" w:noVBand="1"/>
      </w:tblPr>
      <w:tblGrid>
        <w:gridCol w:w="3686"/>
        <w:gridCol w:w="567"/>
        <w:gridCol w:w="567"/>
        <w:gridCol w:w="2410"/>
        <w:gridCol w:w="1842"/>
      </w:tblGrid>
      <w:tr w:rsidR="00A65930" w:rsidRPr="00645DE4" w:rsidTr="00CC128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A65930" w:rsidRPr="00645DE4" w:rsidRDefault="005F33D8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haractéristics</w:t>
            </w:r>
            <w:proofErr w:type="spellEnd"/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410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 xml:space="preserve"> N</w:t>
            </w:r>
          </w:p>
        </w:tc>
        <w:tc>
          <w:tcPr>
            <w:tcW w:w="1842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</w:tr>
      <w:tr w:rsidR="00A65930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single" w:sz="12" w:space="0" w:color="auto"/>
            </w:tcBorders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</w:tc>
        <w:tc>
          <w:tcPr>
            <w:tcW w:w="567" w:type="dxa"/>
            <w:tcBorders>
              <w:top w:val="single" w:sz="12" w:space="0" w:color="auto"/>
            </w:tcBorders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12" w:space="0" w:color="auto"/>
            </w:tcBorders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410" w:type="dxa"/>
            <w:tcBorders>
              <w:top w:val="single" w:sz="12" w:space="0" w:color="auto"/>
            </w:tcBorders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842" w:type="dxa"/>
            <w:tcBorders>
              <w:top w:val="single" w:sz="12" w:space="0" w:color="auto"/>
            </w:tcBorders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65930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noWrap/>
            <w:hideMark/>
          </w:tcPr>
          <w:p w:rsidR="00A65930" w:rsidRPr="00645DE4" w:rsidRDefault="00477B6E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ins w:id="22" w:author="Felix Eedee Konne" w:date="2025-11-18T12:55:00Z">
              <w:r>
                <w:rPr>
                  <w:rFonts w:ascii="Times New Roman" w:hAnsi="Times New Roman" w:cs="Times New Roman"/>
                  <w:sz w:val="24"/>
                  <w:szCs w:val="24"/>
                </w:rPr>
                <w:t>A</w:t>
              </w:r>
            </w:ins>
            <w:del w:id="23" w:author="Felix Eedee Konne" w:date="2025-11-18T12:55:00Z">
              <w:r w:rsidR="006F1A82" w:rsidDel="00477B6E">
                <w:rPr>
                  <w:rFonts w:ascii="Times New Roman" w:hAnsi="Times New Roman" w:cs="Times New Roman"/>
                  <w:sz w:val="24"/>
                  <w:szCs w:val="24"/>
                </w:rPr>
                <w:delText>a</w:delText>
              </w:r>
            </w:del>
            <w:r w:rsidR="006F1A82">
              <w:rPr>
                <w:rFonts w:ascii="Times New Roman" w:hAnsi="Times New Roman" w:cs="Times New Roman"/>
                <w:sz w:val="24"/>
                <w:szCs w:val="24"/>
              </w:rPr>
              <w:t>verage</w:t>
            </w:r>
            <w:proofErr w:type="spellEnd"/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410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48,12</w:t>
            </w:r>
          </w:p>
        </w:tc>
        <w:tc>
          <w:tcPr>
            <w:tcW w:w="1842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65930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noWrap/>
            <w:hideMark/>
          </w:tcPr>
          <w:p w:rsidR="00A65930" w:rsidRPr="00645DE4" w:rsidRDefault="006F1A82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tandard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viation</w:t>
            </w:r>
            <w:proofErr w:type="spellEnd"/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410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23,6</w:t>
            </w:r>
          </w:p>
        </w:tc>
        <w:tc>
          <w:tcPr>
            <w:tcW w:w="1842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65930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noWrap/>
            <w:hideMark/>
          </w:tcPr>
          <w:p w:rsidR="00A65930" w:rsidRPr="00645DE4" w:rsidRDefault="006F1A82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nder</w:t>
            </w:r>
            <w:proofErr w:type="spellEnd"/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410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842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65930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410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106</w:t>
            </w:r>
          </w:p>
        </w:tc>
        <w:tc>
          <w:tcPr>
            <w:tcW w:w="1842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56,4</w:t>
            </w:r>
          </w:p>
        </w:tc>
      </w:tr>
      <w:tr w:rsidR="00A65930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410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82</w:t>
            </w:r>
          </w:p>
        </w:tc>
        <w:tc>
          <w:tcPr>
            <w:tcW w:w="1842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43,6</w:t>
            </w:r>
          </w:p>
        </w:tc>
      </w:tr>
      <w:tr w:rsidR="00A65930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noWrap/>
            <w:hideMark/>
          </w:tcPr>
          <w:p w:rsidR="00A65930" w:rsidRPr="00645DE4" w:rsidRDefault="006F1A82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rigins</w:t>
            </w: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410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842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65930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noWrap/>
            <w:hideMark/>
          </w:tcPr>
          <w:p w:rsidR="00A65930" w:rsidRPr="00645DE4" w:rsidRDefault="00477B6E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ins w:id="24" w:author="Felix Eedee Konne" w:date="2025-11-18T12:56:00Z">
              <w:r>
                <w:rPr>
                  <w:rFonts w:ascii="Times New Roman" w:hAnsi="Times New Roman" w:cs="Times New Roman"/>
                  <w:sz w:val="24"/>
                  <w:szCs w:val="24"/>
                </w:rPr>
                <w:t>E</w:t>
              </w:r>
            </w:ins>
            <w:del w:id="25" w:author="Felix Eedee Konne" w:date="2025-11-18T12:56:00Z">
              <w:r w:rsidR="006F1A82" w:rsidDel="00477B6E">
                <w:rPr>
                  <w:rFonts w:ascii="Times New Roman" w:hAnsi="Times New Roman" w:cs="Times New Roman"/>
                  <w:sz w:val="24"/>
                  <w:szCs w:val="24"/>
                </w:rPr>
                <w:delText>e</w:delText>
              </w:r>
            </w:del>
            <w:r w:rsidR="006F1A82">
              <w:rPr>
                <w:rFonts w:ascii="Times New Roman" w:hAnsi="Times New Roman" w:cs="Times New Roman"/>
                <w:sz w:val="24"/>
                <w:szCs w:val="24"/>
              </w:rPr>
              <w:t>xternal</w:t>
            </w:r>
            <w:proofErr w:type="spellEnd"/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410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60</w:t>
            </w:r>
          </w:p>
        </w:tc>
        <w:tc>
          <w:tcPr>
            <w:tcW w:w="1842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31,9</w:t>
            </w:r>
          </w:p>
        </w:tc>
      </w:tr>
      <w:tr w:rsidR="00A65930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bottom w:val="single" w:sz="12" w:space="0" w:color="auto"/>
            </w:tcBorders>
            <w:noWrap/>
            <w:hideMark/>
          </w:tcPr>
          <w:p w:rsidR="00A65930" w:rsidRPr="00645DE4" w:rsidRDefault="006F1A82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="00A65930" w:rsidRPr="00645DE4">
              <w:rPr>
                <w:rFonts w:ascii="Times New Roman" w:hAnsi="Times New Roman" w:cs="Times New Roman"/>
                <w:sz w:val="24"/>
                <w:szCs w:val="24"/>
              </w:rPr>
              <w:t>ospital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zed</w:t>
            </w:r>
            <w:proofErr w:type="spellEnd"/>
          </w:p>
        </w:tc>
        <w:tc>
          <w:tcPr>
            <w:tcW w:w="567" w:type="dxa"/>
            <w:tcBorders>
              <w:bottom w:val="single" w:sz="12" w:space="0" w:color="auto"/>
            </w:tcBorders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7" w:type="dxa"/>
            <w:tcBorders>
              <w:bottom w:val="single" w:sz="12" w:space="0" w:color="auto"/>
            </w:tcBorders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410" w:type="dxa"/>
            <w:tcBorders>
              <w:bottom w:val="single" w:sz="12" w:space="0" w:color="auto"/>
            </w:tcBorders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128</w:t>
            </w:r>
          </w:p>
        </w:tc>
        <w:tc>
          <w:tcPr>
            <w:tcW w:w="1842" w:type="dxa"/>
            <w:tcBorders>
              <w:bottom w:val="single" w:sz="12" w:space="0" w:color="auto"/>
            </w:tcBorders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68,1</w:t>
            </w:r>
          </w:p>
        </w:tc>
      </w:tr>
    </w:tbl>
    <w:p w:rsidR="00A65930" w:rsidRPr="00645DE4" w:rsidRDefault="00A65930" w:rsidP="00A65930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65930" w:rsidRPr="00645DE4" w:rsidRDefault="00A65930" w:rsidP="00A65930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 xml:space="preserve">Distribution of </w:t>
      </w:r>
      <w:ins w:id="26" w:author="Felix Eedee Konne" w:date="2025-11-18T12:56:00Z">
        <w:r w:rsidR="00477B6E">
          <w:rPr>
            <w:rFonts w:ascii="Times New Roman" w:hAnsi="Times New Roman" w:cs="Times New Roman"/>
            <w:b/>
            <w:sz w:val="24"/>
            <w:szCs w:val="24"/>
          </w:rPr>
          <w:t>P</w:t>
        </w:r>
      </w:ins>
      <w:del w:id="27" w:author="Felix Eedee Konne" w:date="2025-11-18T12:56:00Z">
        <w:r w:rsidRPr="00645DE4" w:rsidDel="00477B6E">
          <w:rPr>
            <w:rFonts w:ascii="Times New Roman" w:hAnsi="Times New Roman" w:cs="Times New Roman"/>
            <w:b/>
            <w:sz w:val="24"/>
            <w:szCs w:val="24"/>
          </w:rPr>
          <w:delText>p</w:delText>
        </w:r>
      </w:del>
      <w:r w:rsidRPr="00645DE4">
        <w:rPr>
          <w:rFonts w:ascii="Times New Roman" w:hAnsi="Times New Roman" w:cs="Times New Roman"/>
          <w:b/>
          <w:sz w:val="24"/>
          <w:szCs w:val="24"/>
        </w:rPr>
        <w:t xml:space="preserve">atients by </w:t>
      </w:r>
      <w:proofErr w:type="spellStart"/>
      <w:ins w:id="28" w:author="Felix Eedee Konne" w:date="2025-11-18T12:56:00Z">
        <w:r w:rsidR="00477B6E">
          <w:rPr>
            <w:rFonts w:ascii="Times New Roman" w:hAnsi="Times New Roman" w:cs="Times New Roman"/>
            <w:b/>
            <w:sz w:val="24"/>
            <w:szCs w:val="24"/>
          </w:rPr>
          <w:t>C</w:t>
        </w:r>
      </w:ins>
      <w:del w:id="29" w:author="Felix Eedee Konne" w:date="2025-11-18T12:56:00Z">
        <w:r w:rsidRPr="00645DE4" w:rsidDel="00477B6E">
          <w:rPr>
            <w:rFonts w:ascii="Times New Roman" w:hAnsi="Times New Roman" w:cs="Times New Roman"/>
            <w:b/>
            <w:sz w:val="24"/>
            <w:szCs w:val="24"/>
          </w:rPr>
          <w:delText>c</w:delText>
        </w:r>
      </w:del>
      <w:r w:rsidRPr="00645DE4">
        <w:rPr>
          <w:rFonts w:ascii="Times New Roman" w:hAnsi="Times New Roman" w:cs="Times New Roman"/>
          <w:b/>
          <w:sz w:val="24"/>
          <w:szCs w:val="24"/>
        </w:rPr>
        <w:t>linical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ins w:id="30" w:author="Felix Eedee Konne" w:date="2025-11-18T12:56:00Z">
        <w:r w:rsidR="00477B6E">
          <w:rPr>
            <w:rFonts w:ascii="Times New Roman" w:hAnsi="Times New Roman" w:cs="Times New Roman"/>
            <w:b/>
            <w:sz w:val="24"/>
            <w:szCs w:val="24"/>
          </w:rPr>
          <w:t>D</w:t>
        </w:r>
      </w:ins>
      <w:del w:id="31" w:author="Felix Eedee Konne" w:date="2025-11-18T12:56:00Z">
        <w:r w:rsidRPr="00645DE4" w:rsidDel="00477B6E">
          <w:rPr>
            <w:rFonts w:ascii="Times New Roman" w:hAnsi="Times New Roman" w:cs="Times New Roman"/>
            <w:b/>
            <w:sz w:val="24"/>
            <w:szCs w:val="24"/>
          </w:rPr>
          <w:delText>d</w:delText>
        </w:r>
      </w:del>
      <w:r w:rsidRPr="00645DE4">
        <w:rPr>
          <w:rFonts w:ascii="Times New Roman" w:hAnsi="Times New Roman" w:cs="Times New Roman"/>
          <w:b/>
          <w:sz w:val="24"/>
          <w:szCs w:val="24"/>
        </w:rPr>
        <w:t>epartment</w:t>
      </w:r>
      <w:proofErr w:type="spellEnd"/>
    </w:p>
    <w:p w:rsidR="00674FAD" w:rsidRPr="00645DE4" w:rsidRDefault="00A65930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ajor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patients cam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eur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32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fectiou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tropical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iseas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1%)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eurosurge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14%)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partmen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Figure 1).</w:t>
      </w:r>
    </w:p>
    <w:p w:rsidR="00674FAD" w:rsidRPr="00645DE4" w:rsidRDefault="00A65930" w:rsidP="00674FAD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noProof/>
          <w:sz w:val="24"/>
          <w:szCs w:val="24"/>
          <w:lang w:eastAsia="fr-FR"/>
        </w:rPr>
        <w:lastRenderedPageBreak/>
        <w:drawing>
          <wp:inline distT="0" distB="0" distL="0" distR="0" wp14:anchorId="1BE2C028" wp14:editId="64F28064">
            <wp:extent cx="5760720" cy="2856712"/>
            <wp:effectExtent l="0" t="0" r="11430" b="1270"/>
            <wp:docPr id="1" name="Graphique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:rsidR="00A65930" w:rsidRDefault="00A65930" w:rsidP="008C7E31">
      <w:pPr>
        <w:spacing w:line="360" w:lineRule="auto"/>
        <w:ind w:left="1416" w:firstLine="708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8C7E31" w:rsidRPr="00645DE4">
        <w:rPr>
          <w:rFonts w:ascii="Times New Roman" w:hAnsi="Times New Roman" w:cs="Times New Roman"/>
          <w:b/>
          <w:sz w:val="24"/>
          <w:szCs w:val="24"/>
        </w:rPr>
        <w:t>1 :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sz w:val="24"/>
          <w:szCs w:val="24"/>
        </w:rPr>
        <w:t xml:space="preserve">Distribution of </w:t>
      </w:r>
      <w:ins w:id="32" w:author="Felix Eedee Konne" w:date="2025-11-18T12:56:00Z">
        <w:r w:rsidR="00477B6E">
          <w:rPr>
            <w:rFonts w:ascii="Times New Roman" w:hAnsi="Times New Roman" w:cs="Times New Roman"/>
            <w:sz w:val="24"/>
            <w:szCs w:val="24"/>
          </w:rPr>
          <w:t>P</w:t>
        </w:r>
      </w:ins>
      <w:del w:id="33" w:author="Felix Eedee Konne" w:date="2025-11-18T12:56:00Z">
        <w:r w:rsidRPr="00645DE4" w:rsidDel="00477B6E">
          <w:rPr>
            <w:rFonts w:ascii="Times New Roman" w:hAnsi="Times New Roman" w:cs="Times New Roman"/>
            <w:sz w:val="24"/>
            <w:szCs w:val="24"/>
          </w:rPr>
          <w:delText>p</w:delText>
        </w:r>
      </w:del>
      <w:r w:rsidRPr="00645DE4">
        <w:rPr>
          <w:rFonts w:ascii="Times New Roman" w:hAnsi="Times New Roman" w:cs="Times New Roman"/>
          <w:sz w:val="24"/>
          <w:szCs w:val="24"/>
        </w:rPr>
        <w:t xml:space="preserve">atients by </w:t>
      </w:r>
      <w:proofErr w:type="spellStart"/>
      <w:ins w:id="34" w:author="Felix Eedee Konne" w:date="2025-11-18T12:56:00Z">
        <w:r w:rsidR="00477B6E">
          <w:rPr>
            <w:rFonts w:ascii="Times New Roman" w:hAnsi="Times New Roman" w:cs="Times New Roman"/>
            <w:sz w:val="24"/>
            <w:szCs w:val="24"/>
          </w:rPr>
          <w:t>D</w:t>
        </w:r>
      </w:ins>
      <w:del w:id="35" w:author="Felix Eedee Konne" w:date="2025-11-18T12:56:00Z">
        <w:r w:rsidRPr="00645DE4" w:rsidDel="00477B6E">
          <w:rPr>
            <w:rFonts w:ascii="Times New Roman" w:hAnsi="Times New Roman" w:cs="Times New Roman"/>
            <w:sz w:val="24"/>
            <w:szCs w:val="24"/>
          </w:rPr>
          <w:delText>d</w:delText>
        </w:r>
      </w:del>
      <w:r w:rsidRPr="00645DE4">
        <w:rPr>
          <w:rFonts w:ascii="Times New Roman" w:hAnsi="Times New Roman" w:cs="Times New Roman"/>
          <w:sz w:val="24"/>
          <w:szCs w:val="24"/>
        </w:rPr>
        <w:t>epartment</w:t>
      </w:r>
      <w:proofErr w:type="spellEnd"/>
    </w:p>
    <w:p w:rsidR="00C22DBB" w:rsidRPr="005F33D8" w:rsidRDefault="00C22DBB" w:rsidP="00C22DB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F33D8">
        <w:rPr>
          <w:rFonts w:ascii="Times New Roman" w:hAnsi="Times New Roman" w:cs="Times New Roman"/>
          <w:sz w:val="24"/>
          <w:szCs w:val="24"/>
        </w:rPr>
        <w:t>GER :</w:t>
      </w:r>
      <w:r w:rsidRPr="005F33D8">
        <w:t xml:space="preserve"> </w:t>
      </w:r>
      <w:proofErr w:type="spellStart"/>
      <w:r w:rsidRPr="005F33D8">
        <w:rPr>
          <w:rFonts w:ascii="Times New Roman" w:hAnsi="Times New Roman" w:cs="Times New Roman"/>
          <w:sz w:val="24"/>
          <w:szCs w:val="24"/>
        </w:rPr>
        <w:t>geriatrics</w:t>
      </w:r>
      <w:proofErr w:type="spellEnd"/>
      <w:r w:rsidR="005F33D8" w:rsidRPr="005F33D8">
        <w:rPr>
          <w:rFonts w:ascii="Times New Roman" w:hAnsi="Times New Roman" w:cs="Times New Roman"/>
          <w:sz w:val="24"/>
          <w:szCs w:val="24"/>
        </w:rPr>
        <w:t xml:space="preserve"> ; </w:t>
      </w:r>
      <w:r w:rsidRPr="005F33D8">
        <w:rPr>
          <w:rFonts w:ascii="Times New Roman" w:hAnsi="Times New Roman" w:cs="Times New Roman"/>
          <w:sz w:val="24"/>
          <w:szCs w:val="24"/>
        </w:rPr>
        <w:t>NRCH :</w:t>
      </w:r>
      <w:r w:rsidR="005F33D8" w:rsidRPr="005F33D8">
        <w:t xml:space="preserve"> </w:t>
      </w:r>
      <w:proofErr w:type="spellStart"/>
      <w:r w:rsidR="005F33D8" w:rsidRPr="005F33D8">
        <w:rPr>
          <w:rFonts w:ascii="Times New Roman" w:hAnsi="Times New Roman" w:cs="Times New Roman"/>
          <w:sz w:val="24"/>
          <w:szCs w:val="24"/>
        </w:rPr>
        <w:t>neurosurgery</w:t>
      </w:r>
      <w:proofErr w:type="spellEnd"/>
      <w:r w:rsidR="005F33D8" w:rsidRPr="005F33D8">
        <w:rPr>
          <w:rFonts w:ascii="Times New Roman" w:hAnsi="Times New Roman" w:cs="Times New Roman"/>
          <w:sz w:val="24"/>
          <w:szCs w:val="24"/>
        </w:rPr>
        <w:t xml:space="preserve"> ; </w:t>
      </w:r>
      <w:r w:rsidRPr="005F33D8">
        <w:rPr>
          <w:rFonts w:ascii="Times New Roman" w:hAnsi="Times New Roman" w:cs="Times New Roman"/>
          <w:sz w:val="24"/>
          <w:szCs w:val="24"/>
        </w:rPr>
        <w:t xml:space="preserve">SAU : </w:t>
      </w:r>
      <w:r w:rsidR="005F33D8" w:rsidRPr="005F33D8">
        <w:rPr>
          <w:rFonts w:ascii="Times New Roman" w:hAnsi="Times New Roman" w:cs="Times New Roman"/>
          <w:sz w:val="24"/>
          <w:szCs w:val="24"/>
        </w:rPr>
        <w:t xml:space="preserve">emergency room ; </w:t>
      </w:r>
      <w:r w:rsidRPr="005F33D8">
        <w:rPr>
          <w:rFonts w:ascii="Times New Roman" w:hAnsi="Times New Roman" w:cs="Times New Roman"/>
          <w:sz w:val="24"/>
          <w:szCs w:val="24"/>
        </w:rPr>
        <w:t>SMIT :</w:t>
      </w:r>
      <w:r w:rsidR="005F33D8" w:rsidRPr="005F33D8">
        <w:t xml:space="preserve"> </w:t>
      </w:r>
      <w:proofErr w:type="spellStart"/>
      <w:r w:rsidR="005F33D8" w:rsidRPr="005F33D8">
        <w:rPr>
          <w:rFonts w:ascii="Times New Roman" w:hAnsi="Times New Roman" w:cs="Times New Roman"/>
          <w:sz w:val="24"/>
          <w:szCs w:val="24"/>
        </w:rPr>
        <w:t>Infectious</w:t>
      </w:r>
      <w:proofErr w:type="spellEnd"/>
      <w:r w:rsidR="005F33D8" w:rsidRPr="005F33D8">
        <w:rPr>
          <w:rFonts w:ascii="Times New Roman" w:hAnsi="Times New Roman" w:cs="Times New Roman"/>
          <w:sz w:val="24"/>
          <w:szCs w:val="24"/>
        </w:rPr>
        <w:t xml:space="preserve"> and Tropical </w:t>
      </w:r>
      <w:proofErr w:type="spellStart"/>
      <w:r w:rsidR="005F33D8" w:rsidRPr="005F33D8">
        <w:rPr>
          <w:rFonts w:ascii="Times New Roman" w:hAnsi="Times New Roman" w:cs="Times New Roman"/>
          <w:sz w:val="24"/>
          <w:szCs w:val="24"/>
        </w:rPr>
        <w:t>Diseases</w:t>
      </w:r>
      <w:proofErr w:type="spellEnd"/>
      <w:r w:rsidR="005F33D8" w:rsidRPr="005F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33D8" w:rsidRPr="005F33D8">
        <w:rPr>
          <w:rFonts w:ascii="Times New Roman" w:hAnsi="Times New Roman" w:cs="Times New Roman"/>
          <w:sz w:val="24"/>
          <w:szCs w:val="24"/>
        </w:rPr>
        <w:t>Department</w:t>
      </w:r>
      <w:proofErr w:type="spellEnd"/>
      <w:r w:rsidR="005F33D8" w:rsidRPr="005F33D8">
        <w:rPr>
          <w:rFonts w:ascii="Times New Roman" w:hAnsi="Times New Roman" w:cs="Times New Roman"/>
          <w:sz w:val="24"/>
          <w:szCs w:val="24"/>
        </w:rPr>
        <w:t xml:space="preserve"> ; </w:t>
      </w:r>
      <w:r w:rsidRPr="005F33D8">
        <w:rPr>
          <w:rFonts w:ascii="Times New Roman" w:hAnsi="Times New Roman" w:cs="Times New Roman"/>
          <w:sz w:val="24"/>
          <w:szCs w:val="24"/>
        </w:rPr>
        <w:t>SMDT</w:t>
      </w:r>
      <w:r w:rsidR="005F33D8" w:rsidRPr="005F33D8">
        <w:rPr>
          <w:rFonts w:ascii="Times New Roman" w:hAnsi="Times New Roman" w:cs="Times New Roman"/>
          <w:sz w:val="24"/>
          <w:szCs w:val="24"/>
        </w:rPr>
        <w:t> :</w:t>
      </w:r>
      <w:r w:rsidR="005F33D8" w:rsidRPr="005F33D8">
        <w:t xml:space="preserve"> </w:t>
      </w:r>
      <w:proofErr w:type="spellStart"/>
      <w:r w:rsidR="005F33D8" w:rsidRPr="005F33D8">
        <w:rPr>
          <w:rFonts w:ascii="Times New Roman" w:hAnsi="Times New Roman" w:cs="Times New Roman"/>
          <w:sz w:val="24"/>
          <w:szCs w:val="24"/>
        </w:rPr>
        <w:t>occupational</w:t>
      </w:r>
      <w:proofErr w:type="spellEnd"/>
      <w:r w:rsidR="005F33D8" w:rsidRPr="005F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33D8" w:rsidRPr="005F33D8">
        <w:rPr>
          <w:rFonts w:ascii="Times New Roman" w:hAnsi="Times New Roman" w:cs="Times New Roman"/>
          <w:sz w:val="24"/>
          <w:szCs w:val="24"/>
        </w:rPr>
        <w:t>health</w:t>
      </w:r>
      <w:proofErr w:type="spellEnd"/>
      <w:r w:rsidR="005F33D8" w:rsidRPr="005F33D8">
        <w:rPr>
          <w:rFonts w:ascii="Times New Roman" w:hAnsi="Times New Roman" w:cs="Times New Roman"/>
          <w:sz w:val="24"/>
          <w:szCs w:val="24"/>
        </w:rPr>
        <w:t xml:space="preserve"> service</w:t>
      </w:r>
    </w:p>
    <w:p w:rsidR="00A65930" w:rsidRPr="00645DE4" w:rsidRDefault="00A65930" w:rsidP="00A65930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of </w:t>
      </w:r>
      <w:r w:rsidRPr="00645DE4">
        <w:rPr>
          <w:rFonts w:ascii="Times New Roman" w:hAnsi="Times New Roman" w:cs="Times New Roman"/>
          <w:b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to </w:t>
      </w:r>
      <w:r w:rsidR="008C7E31" w:rsidRPr="00645DE4">
        <w:rPr>
          <w:rFonts w:ascii="Times New Roman" w:hAnsi="Times New Roman" w:cs="Times New Roman"/>
          <w:b/>
          <w:sz w:val="24"/>
          <w:szCs w:val="24"/>
        </w:rPr>
        <w:t>bêta</w:t>
      </w:r>
      <w:r w:rsidRPr="00645DE4">
        <w:rPr>
          <w:rFonts w:ascii="Times New Roman" w:hAnsi="Times New Roman" w:cs="Times New Roman"/>
          <w:b/>
          <w:sz w:val="24"/>
          <w:szCs w:val="24"/>
        </w:rPr>
        <w:t>-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lactams</w:t>
      </w:r>
      <w:proofErr w:type="spellEnd"/>
    </w:p>
    <w:p w:rsidR="00A65930" w:rsidRPr="00645DE4" w:rsidRDefault="00A65930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o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oxicillin-clavula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i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icarcillin-clavula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i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combinations on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of 69.5% and 72.3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pectiv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rd-generati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ephalospor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verag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to ceftriaxone of 51.16%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of 98% (Figure 2).</w:t>
      </w:r>
    </w:p>
    <w:p w:rsidR="00A65930" w:rsidRPr="00645DE4" w:rsidRDefault="00306E2E" w:rsidP="00674FAD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noProof/>
          <w:sz w:val="24"/>
          <w:szCs w:val="24"/>
          <w:lang w:eastAsia="fr-FR"/>
        </w:rPr>
        <w:drawing>
          <wp:inline distT="0" distB="0" distL="0" distR="0" wp14:anchorId="611A24C4" wp14:editId="43016026">
            <wp:extent cx="5760720" cy="3268980"/>
            <wp:effectExtent l="0" t="0" r="11430" b="7620"/>
            <wp:docPr id="2" name="Graphique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:rsidR="00306E2E" w:rsidRPr="00645DE4" w:rsidRDefault="00306E2E" w:rsidP="008C7E31">
      <w:pPr>
        <w:spacing w:after="0" w:line="360" w:lineRule="auto"/>
        <w:ind w:left="708" w:firstLine="708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lastRenderedPageBreak/>
        <w:t xml:space="preserve">Figure </w:t>
      </w:r>
      <w:r w:rsidR="008C7E31" w:rsidRPr="00645DE4">
        <w:rPr>
          <w:rFonts w:ascii="Times New Roman" w:hAnsi="Times New Roman" w:cs="Times New Roman"/>
          <w:b/>
          <w:sz w:val="24"/>
          <w:szCs w:val="24"/>
        </w:rPr>
        <w:t>2 :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r w:rsidR="008C7E31" w:rsidRPr="00645DE4">
        <w:rPr>
          <w:rFonts w:ascii="Times New Roman" w:hAnsi="Times New Roman" w:cs="Times New Roman"/>
          <w:sz w:val="24"/>
          <w:szCs w:val="24"/>
        </w:rPr>
        <w:t>bêta</w:t>
      </w:r>
      <w:r w:rsidRPr="00645DE4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ctams</w:t>
      </w:r>
      <w:proofErr w:type="spellEnd"/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vale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46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domin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mmunity-acquir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65.5%) and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atistical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gnifica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="008C7E31" w:rsidRPr="00645DE4">
        <w:rPr>
          <w:rFonts w:ascii="Times New Roman" w:hAnsi="Times New Roman" w:cs="Times New Roman"/>
          <w:sz w:val="24"/>
          <w:szCs w:val="24"/>
        </w:rPr>
        <w:t>association ;</w:t>
      </w:r>
      <w:r w:rsidRPr="00645DE4">
        <w:rPr>
          <w:rFonts w:ascii="Times New Roman" w:hAnsi="Times New Roman" w:cs="Times New Roman"/>
          <w:sz w:val="24"/>
          <w:szCs w:val="24"/>
        </w:rPr>
        <w:t xml:space="preserve"> p=0.001 (Table 2).</w:t>
      </w:r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8C7E31" w:rsidRPr="00645DE4">
        <w:rPr>
          <w:rFonts w:ascii="Times New Roman" w:hAnsi="Times New Roman" w:cs="Times New Roman"/>
          <w:b/>
          <w:sz w:val="24"/>
          <w:szCs w:val="24"/>
        </w:rPr>
        <w:t>2 :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sz w:val="24"/>
          <w:szCs w:val="24"/>
        </w:rPr>
        <w:t>Distribution of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rigin</w:t>
      </w:r>
      <w:proofErr w:type="spellEnd"/>
    </w:p>
    <w:p w:rsidR="008C7E31" w:rsidRPr="00645DE4" w:rsidRDefault="008C7E31" w:rsidP="00306E2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2127"/>
        <w:gridCol w:w="2268"/>
        <w:gridCol w:w="1984"/>
        <w:gridCol w:w="2410"/>
      </w:tblGrid>
      <w:tr w:rsidR="00306E2E" w:rsidRPr="00645DE4" w:rsidTr="00CC128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306E2E" w:rsidRPr="00645DE4" w:rsidRDefault="006F1A82" w:rsidP="00306E2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rigin</w:t>
            </w:r>
            <w:r w:rsidR="00306E2E" w:rsidRPr="00645DE4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2268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306E2E" w:rsidRPr="00645DE4" w:rsidRDefault="006F1A82" w:rsidP="00306E2E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SBL</w:t>
            </w:r>
          </w:p>
        </w:tc>
        <w:tc>
          <w:tcPr>
            <w:tcW w:w="1984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306E2E" w:rsidRPr="00645DE4" w:rsidRDefault="00306E2E" w:rsidP="006F1A82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  <w:r w:rsidR="006F1A82"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proofErr w:type="gramEnd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6F1A82">
              <w:rPr>
                <w:rFonts w:ascii="Times New Roman" w:hAnsi="Times New Roman" w:cs="Times New Roman"/>
                <w:sz w:val="24"/>
                <w:szCs w:val="24"/>
              </w:rPr>
              <w:t>ES</w:t>
            </w: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BL</w:t>
            </w:r>
          </w:p>
        </w:tc>
        <w:tc>
          <w:tcPr>
            <w:tcW w:w="2410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306E2E" w:rsidRPr="00645DE4" w:rsidRDefault="00306E2E" w:rsidP="00306E2E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proofErr w:type="gramEnd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-value</w:t>
            </w:r>
          </w:p>
        </w:tc>
      </w:tr>
      <w:tr w:rsidR="00306E2E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single" w:sz="12" w:space="0" w:color="auto"/>
            </w:tcBorders>
            <w:noWrap/>
            <w:hideMark/>
          </w:tcPr>
          <w:p w:rsidR="00306E2E" w:rsidRPr="00645DE4" w:rsidRDefault="006F1A82" w:rsidP="00306E2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xternal</w:t>
            </w:r>
            <w:proofErr w:type="spellEnd"/>
          </w:p>
        </w:tc>
        <w:tc>
          <w:tcPr>
            <w:tcW w:w="2268" w:type="dxa"/>
            <w:tcBorders>
              <w:top w:val="single" w:sz="12" w:space="0" w:color="auto"/>
            </w:tcBorders>
            <w:noWrap/>
            <w:hideMark/>
          </w:tcPr>
          <w:p w:rsidR="00306E2E" w:rsidRPr="00645DE4" w:rsidRDefault="00306E2E" w:rsidP="00306E2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9,05%</w:t>
            </w:r>
          </w:p>
        </w:tc>
        <w:tc>
          <w:tcPr>
            <w:tcW w:w="1984" w:type="dxa"/>
            <w:tcBorders>
              <w:top w:val="single" w:sz="12" w:space="0" w:color="auto"/>
            </w:tcBorders>
            <w:noWrap/>
            <w:hideMark/>
          </w:tcPr>
          <w:p w:rsidR="00306E2E" w:rsidRPr="00645DE4" w:rsidRDefault="00306E2E" w:rsidP="00306E2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0,95%</w:t>
            </w:r>
          </w:p>
        </w:tc>
        <w:tc>
          <w:tcPr>
            <w:tcW w:w="2410" w:type="dxa"/>
            <w:vMerge w:val="restart"/>
            <w:tcBorders>
              <w:top w:val="single" w:sz="12" w:space="0" w:color="auto"/>
            </w:tcBorders>
            <w:noWrap/>
            <w:hideMark/>
          </w:tcPr>
          <w:p w:rsidR="00306E2E" w:rsidRPr="00645DE4" w:rsidRDefault="00306E2E" w:rsidP="00306E2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  <w:p w:rsidR="00306E2E" w:rsidRPr="00645DE4" w:rsidRDefault="00306E2E" w:rsidP="00306E2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,001</w:t>
            </w:r>
          </w:p>
        </w:tc>
      </w:tr>
      <w:tr w:rsidR="00306E2E" w:rsidRPr="00645DE4" w:rsidTr="00CC1286">
        <w:trPr>
          <w:trHeight w:val="6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bottom w:val="single" w:sz="12" w:space="0" w:color="auto"/>
            </w:tcBorders>
            <w:noWrap/>
            <w:hideMark/>
          </w:tcPr>
          <w:p w:rsidR="00306E2E" w:rsidRPr="00645DE4" w:rsidRDefault="006F1A82" w:rsidP="00306E2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hospitalized</w:t>
            </w:r>
            <w:proofErr w:type="spellEnd"/>
            <w:proofErr w:type="gramEnd"/>
          </w:p>
        </w:tc>
        <w:tc>
          <w:tcPr>
            <w:tcW w:w="2268" w:type="dxa"/>
            <w:tcBorders>
              <w:bottom w:val="single" w:sz="12" w:space="0" w:color="auto"/>
            </w:tcBorders>
            <w:noWrap/>
            <w:hideMark/>
          </w:tcPr>
          <w:p w:rsidR="00306E2E" w:rsidRPr="00645DE4" w:rsidRDefault="00306E2E" w:rsidP="00306E2E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5,50%</w:t>
            </w:r>
          </w:p>
        </w:tc>
        <w:tc>
          <w:tcPr>
            <w:tcW w:w="1984" w:type="dxa"/>
            <w:tcBorders>
              <w:bottom w:val="single" w:sz="12" w:space="0" w:color="auto"/>
            </w:tcBorders>
            <w:noWrap/>
            <w:hideMark/>
          </w:tcPr>
          <w:p w:rsidR="00306E2E" w:rsidRPr="00645DE4" w:rsidRDefault="00306E2E" w:rsidP="00306E2E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4,50%</w:t>
            </w:r>
          </w:p>
        </w:tc>
        <w:tc>
          <w:tcPr>
            <w:tcW w:w="2410" w:type="dxa"/>
            <w:vMerge/>
            <w:tcBorders>
              <w:bottom w:val="single" w:sz="12" w:space="0" w:color="auto"/>
            </w:tcBorders>
            <w:hideMark/>
          </w:tcPr>
          <w:p w:rsidR="00306E2E" w:rsidRPr="00645DE4" w:rsidRDefault="00306E2E" w:rsidP="00306E2E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</w:tbl>
    <w:p w:rsidR="00306E2E" w:rsidRPr="00645DE4" w:rsidRDefault="00306E2E" w:rsidP="00674FAD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of </w:t>
      </w:r>
      <w:r w:rsidRPr="00645DE4">
        <w:rPr>
          <w:rFonts w:ascii="Times New Roman" w:hAnsi="Times New Roman" w:cs="Times New Roman"/>
          <w:b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to </w:t>
      </w:r>
      <w:proofErr w:type="spellStart"/>
      <w:ins w:id="36" w:author="Felix Eedee Konne" w:date="2025-11-18T12:57:00Z">
        <w:r w:rsidR="00477B6E">
          <w:rPr>
            <w:rFonts w:ascii="Times New Roman" w:hAnsi="Times New Roman" w:cs="Times New Roman"/>
            <w:b/>
            <w:sz w:val="24"/>
            <w:szCs w:val="24"/>
          </w:rPr>
          <w:t>O</w:t>
        </w:r>
      </w:ins>
      <w:del w:id="37" w:author="Felix Eedee Konne" w:date="2025-11-18T12:57:00Z">
        <w:r w:rsidRPr="00645DE4" w:rsidDel="00477B6E">
          <w:rPr>
            <w:rFonts w:ascii="Times New Roman" w:hAnsi="Times New Roman" w:cs="Times New Roman"/>
            <w:b/>
            <w:sz w:val="24"/>
            <w:szCs w:val="24"/>
          </w:rPr>
          <w:delText>o</w:delText>
        </w:r>
      </w:del>
      <w:r w:rsidRPr="00645DE4">
        <w:rPr>
          <w:rFonts w:ascii="Times New Roman" w:hAnsi="Times New Roman" w:cs="Times New Roman"/>
          <w:b/>
          <w:sz w:val="24"/>
          <w:szCs w:val="24"/>
        </w:rPr>
        <w:t>ther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ins w:id="38" w:author="Felix Eedee Konne" w:date="2025-11-18T12:57:00Z">
        <w:r w:rsidR="00477B6E">
          <w:rPr>
            <w:rFonts w:ascii="Times New Roman" w:hAnsi="Times New Roman" w:cs="Times New Roman"/>
            <w:b/>
            <w:sz w:val="24"/>
            <w:szCs w:val="24"/>
          </w:rPr>
          <w:t>C</w:t>
        </w:r>
      </w:ins>
      <w:del w:id="39" w:author="Felix Eedee Konne" w:date="2025-11-18T12:57:00Z">
        <w:r w:rsidRPr="00645DE4" w:rsidDel="00477B6E">
          <w:rPr>
            <w:rFonts w:ascii="Times New Roman" w:hAnsi="Times New Roman" w:cs="Times New Roman"/>
            <w:b/>
            <w:sz w:val="24"/>
            <w:szCs w:val="24"/>
          </w:rPr>
          <w:delText>c</w:delText>
        </w:r>
      </w:del>
      <w:r w:rsidRPr="00645DE4">
        <w:rPr>
          <w:rFonts w:ascii="Times New Roman" w:hAnsi="Times New Roman" w:cs="Times New Roman"/>
          <w:b/>
          <w:sz w:val="24"/>
          <w:szCs w:val="24"/>
        </w:rPr>
        <w:t xml:space="preserve">lasses of </w:t>
      </w:r>
      <w:proofErr w:type="spellStart"/>
      <w:ins w:id="40" w:author="Felix Eedee Konne" w:date="2025-11-18T12:57:00Z">
        <w:r w:rsidR="00477B6E">
          <w:rPr>
            <w:rFonts w:ascii="Times New Roman" w:hAnsi="Times New Roman" w:cs="Times New Roman"/>
            <w:b/>
            <w:sz w:val="24"/>
            <w:szCs w:val="24"/>
          </w:rPr>
          <w:t>A</w:t>
        </w:r>
      </w:ins>
      <w:del w:id="41" w:author="Felix Eedee Konne" w:date="2025-11-18T12:57:00Z">
        <w:r w:rsidRPr="00645DE4" w:rsidDel="00477B6E">
          <w:rPr>
            <w:rFonts w:ascii="Times New Roman" w:hAnsi="Times New Roman" w:cs="Times New Roman"/>
            <w:b/>
            <w:sz w:val="24"/>
            <w:szCs w:val="24"/>
          </w:rPr>
          <w:delText>a</w:delText>
        </w:r>
      </w:del>
      <w:r w:rsidRPr="00645DE4">
        <w:rPr>
          <w:rFonts w:ascii="Times New Roman" w:hAnsi="Times New Roman" w:cs="Times New Roman"/>
          <w:b/>
          <w:sz w:val="24"/>
          <w:szCs w:val="24"/>
        </w:rPr>
        <w:t>ntibiotics</w:t>
      </w:r>
      <w:proofErr w:type="spellEnd"/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aminoglycosides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articular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igh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90.4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llow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1.3%)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obra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0.1%)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milar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itroxolin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sfo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of 88.8% and 74.0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pectiv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egard to fluoroquinolones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verag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roun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54.1%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ipr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52.3%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ev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52.5%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r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nd 53.4%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e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high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the combination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rimethopri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lfamethoxazo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cotrimoxazole</w:t>
      </w:r>
      <w:proofErr w:type="gramStart"/>
      <w:r w:rsidRPr="00645DE4">
        <w:rPr>
          <w:rFonts w:ascii="Times New Roman" w:hAnsi="Times New Roman" w:cs="Times New Roman"/>
          <w:sz w:val="24"/>
          <w:szCs w:val="24"/>
        </w:rPr>
        <w:t>);</w:t>
      </w:r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n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4.4%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sensitive (Figure 3).</w:t>
      </w:r>
    </w:p>
    <w:p w:rsidR="00306E2E" w:rsidRPr="00645DE4" w:rsidRDefault="00306E2E" w:rsidP="00674FAD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306E2E" w:rsidRPr="00645DE4" w:rsidRDefault="00306E2E" w:rsidP="00674FAD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rFonts w:ascii="Times New Roman" w:hAnsi="Times New Roman" w:cs="Times New Roman"/>
          <w:noProof/>
          <w:sz w:val="24"/>
          <w:szCs w:val="24"/>
          <w:lang w:eastAsia="fr-FR"/>
        </w:rPr>
        <w:drawing>
          <wp:inline distT="0" distB="0" distL="0" distR="0" wp14:anchorId="30D8C544" wp14:editId="071493C1">
            <wp:extent cx="5495925" cy="2962275"/>
            <wp:effectExtent l="0" t="0" r="9525" b="9525"/>
            <wp:docPr id="3" name="Graphique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:rsidR="00306E2E" w:rsidRPr="00645DE4" w:rsidRDefault="00306E2E" w:rsidP="005C1CD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8C7E31" w:rsidRPr="00645DE4">
        <w:rPr>
          <w:rFonts w:ascii="Times New Roman" w:hAnsi="Times New Roman" w:cs="Times New Roman"/>
          <w:b/>
          <w:sz w:val="24"/>
          <w:szCs w:val="24"/>
        </w:rPr>
        <w:t>3 :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rofile of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th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olecules</w:t>
      </w:r>
      <w:proofErr w:type="spellEnd"/>
    </w:p>
    <w:p w:rsidR="005C1CD8" w:rsidRDefault="005C1CD8" w:rsidP="00306E2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lastRenderedPageBreak/>
        <w:t>Sensitivity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of ESBL-</w:t>
      </w:r>
      <w:proofErr w:type="spellStart"/>
      <w:ins w:id="42" w:author="Felix Eedee Konne" w:date="2025-11-18T12:57:00Z">
        <w:r w:rsidR="00477B6E">
          <w:rPr>
            <w:rFonts w:ascii="Times New Roman" w:hAnsi="Times New Roman" w:cs="Times New Roman"/>
            <w:b/>
            <w:sz w:val="24"/>
            <w:szCs w:val="24"/>
          </w:rPr>
          <w:t>P</w:t>
        </w:r>
      </w:ins>
      <w:del w:id="43" w:author="Felix Eedee Konne" w:date="2025-11-18T12:57:00Z">
        <w:r w:rsidRPr="00645DE4" w:rsidDel="00477B6E">
          <w:rPr>
            <w:rFonts w:ascii="Times New Roman" w:hAnsi="Times New Roman" w:cs="Times New Roman"/>
            <w:b/>
            <w:sz w:val="24"/>
            <w:szCs w:val="24"/>
          </w:rPr>
          <w:delText>p</w:delText>
        </w:r>
      </w:del>
      <w:r w:rsidRPr="00645DE4">
        <w:rPr>
          <w:rFonts w:ascii="Times New Roman" w:hAnsi="Times New Roman" w:cs="Times New Roman"/>
          <w:b/>
          <w:sz w:val="24"/>
          <w:szCs w:val="24"/>
        </w:rPr>
        <w:t>roducing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to </w:t>
      </w:r>
      <w:proofErr w:type="spellStart"/>
      <w:ins w:id="44" w:author="Felix Eedee Konne" w:date="2025-11-18T12:57:00Z">
        <w:r w:rsidR="00477B6E">
          <w:rPr>
            <w:rFonts w:ascii="Times New Roman" w:hAnsi="Times New Roman" w:cs="Times New Roman"/>
            <w:b/>
            <w:sz w:val="24"/>
            <w:szCs w:val="24"/>
          </w:rPr>
          <w:t>O</w:t>
        </w:r>
      </w:ins>
      <w:del w:id="45" w:author="Felix Eedee Konne" w:date="2025-11-18T12:57:00Z">
        <w:r w:rsidRPr="00645DE4" w:rsidDel="00477B6E">
          <w:rPr>
            <w:rFonts w:ascii="Times New Roman" w:hAnsi="Times New Roman" w:cs="Times New Roman"/>
            <w:b/>
            <w:sz w:val="24"/>
            <w:szCs w:val="24"/>
          </w:rPr>
          <w:delText>o</w:delText>
        </w:r>
      </w:del>
      <w:r w:rsidRPr="00645DE4">
        <w:rPr>
          <w:rFonts w:ascii="Times New Roman" w:hAnsi="Times New Roman" w:cs="Times New Roman"/>
          <w:b/>
          <w:sz w:val="24"/>
          <w:szCs w:val="24"/>
        </w:rPr>
        <w:t>ther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ins w:id="46" w:author="Felix Eedee Konne" w:date="2025-11-18T12:58:00Z">
        <w:r w:rsidR="00477B6E">
          <w:rPr>
            <w:rFonts w:ascii="Times New Roman" w:hAnsi="Times New Roman" w:cs="Times New Roman"/>
            <w:b/>
            <w:sz w:val="24"/>
            <w:szCs w:val="24"/>
          </w:rPr>
          <w:t>A</w:t>
        </w:r>
      </w:ins>
      <w:bookmarkStart w:id="47" w:name="_GoBack"/>
      <w:bookmarkEnd w:id="47"/>
      <w:del w:id="48" w:author="Felix Eedee Konne" w:date="2025-11-18T12:58:00Z">
        <w:r w:rsidRPr="00645DE4" w:rsidDel="00477B6E">
          <w:rPr>
            <w:rFonts w:ascii="Times New Roman" w:hAnsi="Times New Roman" w:cs="Times New Roman"/>
            <w:b/>
            <w:sz w:val="24"/>
            <w:szCs w:val="24"/>
          </w:rPr>
          <w:delText>a</w:delText>
        </w:r>
      </w:del>
      <w:r w:rsidRPr="00645DE4">
        <w:rPr>
          <w:rFonts w:ascii="Times New Roman" w:hAnsi="Times New Roman" w:cs="Times New Roman"/>
          <w:b/>
          <w:sz w:val="24"/>
          <w:szCs w:val="24"/>
        </w:rPr>
        <w:t>ntibiotics</w:t>
      </w:r>
      <w:proofErr w:type="spellEnd"/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bser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94.4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80.6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itroxolin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87.8%)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sfo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7.1%)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obra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es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ffective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of 49.2% and 44.6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pectiv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>.</w:t>
      </w:r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90%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the combination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rimethopri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+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lfamethoxazo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o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luoroquinolones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clud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ipr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2.03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ev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2.05%)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nor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1.7%) (Table 3).</w:t>
      </w:r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8C7E31" w:rsidRPr="00645DE4">
        <w:rPr>
          <w:rFonts w:ascii="Times New Roman" w:hAnsi="Times New Roman" w:cs="Times New Roman"/>
          <w:b/>
          <w:sz w:val="24"/>
          <w:szCs w:val="24"/>
        </w:rPr>
        <w:t>3 :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sceptibil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rofile of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th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olecules</w:t>
      </w:r>
      <w:proofErr w:type="spellEnd"/>
    </w:p>
    <w:p w:rsidR="008C7E31" w:rsidRPr="00645DE4" w:rsidRDefault="008C7E31" w:rsidP="00306E2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PlainTable4"/>
        <w:tblW w:w="0" w:type="auto"/>
        <w:tblLook w:val="04A0" w:firstRow="1" w:lastRow="0" w:firstColumn="1" w:lastColumn="0" w:noHBand="0" w:noVBand="1"/>
      </w:tblPr>
      <w:tblGrid>
        <w:gridCol w:w="4253"/>
        <w:gridCol w:w="2693"/>
        <w:gridCol w:w="2126"/>
      </w:tblGrid>
      <w:tr w:rsidR="008C7E31" w:rsidRPr="00645DE4" w:rsidTr="00CC128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C7E31" w:rsidRPr="00645DE4" w:rsidRDefault="003E4B44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tibiotics</w:t>
            </w:r>
            <w:proofErr w:type="spellEnd"/>
          </w:p>
        </w:tc>
        <w:tc>
          <w:tcPr>
            <w:tcW w:w="2693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R(</w:t>
            </w:r>
            <w:proofErr w:type="gramEnd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%)</w:t>
            </w:r>
          </w:p>
        </w:tc>
        <w:tc>
          <w:tcPr>
            <w:tcW w:w="2126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S(</w:t>
            </w:r>
            <w:proofErr w:type="gramEnd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%)</w:t>
            </w:r>
          </w:p>
        </w:tc>
      </w:tr>
      <w:tr w:rsidR="008C7E31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Imipenème</w:t>
            </w:r>
          </w:p>
        </w:tc>
        <w:tc>
          <w:tcPr>
            <w:tcW w:w="2693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5,6</w:t>
            </w:r>
          </w:p>
        </w:tc>
        <w:tc>
          <w:tcPr>
            <w:tcW w:w="2126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94,4</w:t>
            </w:r>
          </w:p>
        </w:tc>
      </w:tr>
      <w:tr w:rsidR="008C7E31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Amikacine</w:t>
            </w:r>
          </w:p>
        </w:tc>
        <w:tc>
          <w:tcPr>
            <w:tcW w:w="269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19,4</w:t>
            </w:r>
          </w:p>
        </w:tc>
        <w:tc>
          <w:tcPr>
            <w:tcW w:w="2126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80,6</w:t>
            </w:r>
          </w:p>
        </w:tc>
      </w:tr>
      <w:tr w:rsidR="008C7E31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Tobramycine</w:t>
            </w:r>
            <w:proofErr w:type="spellEnd"/>
          </w:p>
        </w:tc>
        <w:tc>
          <w:tcPr>
            <w:tcW w:w="269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55,4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44,6</w:t>
            </w:r>
          </w:p>
        </w:tc>
      </w:tr>
      <w:tr w:rsidR="008C7E31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Gentamicine</w:t>
            </w:r>
          </w:p>
        </w:tc>
        <w:tc>
          <w:tcPr>
            <w:tcW w:w="269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50,8</w:t>
            </w:r>
          </w:p>
        </w:tc>
        <w:tc>
          <w:tcPr>
            <w:tcW w:w="2126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49,2</w:t>
            </w:r>
          </w:p>
        </w:tc>
      </w:tr>
      <w:tr w:rsidR="008C7E31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 xml:space="preserve">Triméthoprime + </w:t>
            </w:r>
            <w:proofErr w:type="spell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Sulfaméthoxazole</w:t>
            </w:r>
            <w:proofErr w:type="spellEnd"/>
          </w:p>
        </w:tc>
        <w:tc>
          <w:tcPr>
            <w:tcW w:w="269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90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10</w:t>
            </w:r>
          </w:p>
        </w:tc>
      </w:tr>
      <w:tr w:rsidR="008C7E31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Ciprofloxacine</w:t>
            </w:r>
          </w:p>
        </w:tc>
        <w:tc>
          <w:tcPr>
            <w:tcW w:w="269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77,97</w:t>
            </w:r>
          </w:p>
        </w:tc>
        <w:tc>
          <w:tcPr>
            <w:tcW w:w="2126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22,03</w:t>
            </w:r>
          </w:p>
        </w:tc>
      </w:tr>
      <w:tr w:rsidR="008C7E31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Lévofloxacine</w:t>
            </w:r>
            <w:proofErr w:type="spellEnd"/>
          </w:p>
        </w:tc>
        <w:tc>
          <w:tcPr>
            <w:tcW w:w="269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77,95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22,05</w:t>
            </w:r>
          </w:p>
        </w:tc>
      </w:tr>
      <w:tr w:rsidR="008C7E31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Norfloxacine</w:t>
            </w:r>
            <w:proofErr w:type="spellEnd"/>
          </w:p>
        </w:tc>
        <w:tc>
          <w:tcPr>
            <w:tcW w:w="269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78,3</w:t>
            </w:r>
          </w:p>
        </w:tc>
        <w:tc>
          <w:tcPr>
            <w:tcW w:w="2126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21,7</w:t>
            </w:r>
          </w:p>
        </w:tc>
      </w:tr>
      <w:tr w:rsidR="008C7E31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Péfloxacine</w:t>
            </w:r>
            <w:proofErr w:type="spellEnd"/>
          </w:p>
        </w:tc>
        <w:tc>
          <w:tcPr>
            <w:tcW w:w="269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74,6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25,4</w:t>
            </w:r>
          </w:p>
        </w:tc>
      </w:tr>
      <w:tr w:rsidR="008C7E31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Nitroxoline</w:t>
            </w:r>
            <w:proofErr w:type="spellEnd"/>
          </w:p>
        </w:tc>
        <w:tc>
          <w:tcPr>
            <w:tcW w:w="269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12,2</w:t>
            </w:r>
          </w:p>
        </w:tc>
        <w:tc>
          <w:tcPr>
            <w:tcW w:w="2126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87,8</w:t>
            </w:r>
          </w:p>
        </w:tc>
      </w:tr>
      <w:tr w:rsidR="008C7E31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Fosfomycine</w:t>
            </w:r>
          </w:p>
        </w:tc>
        <w:tc>
          <w:tcPr>
            <w:tcW w:w="2693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22,9</w:t>
            </w:r>
          </w:p>
        </w:tc>
        <w:tc>
          <w:tcPr>
            <w:tcW w:w="2126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77,1</w:t>
            </w:r>
          </w:p>
        </w:tc>
      </w:tr>
    </w:tbl>
    <w:p w:rsidR="00306E2E" w:rsidRPr="00645DE4" w:rsidRDefault="00306E2E" w:rsidP="00674FAD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74FAD" w:rsidRPr="00645DE4" w:rsidRDefault="00674FAD" w:rsidP="00674FAD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>Discussion</w:t>
      </w:r>
    </w:p>
    <w:p w:rsidR="00982013" w:rsidRPr="00645DE4" w:rsidRDefault="00674FAD" w:rsidP="00674FA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i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trospectiv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im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termin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rofile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ola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022 at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n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acteri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Vir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borato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It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vol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population of 188 patient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UTI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o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verag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g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48.12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domin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emal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6.4%)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spitaliz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atients (68.1%).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ajor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opulati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sis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patient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eur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32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fectiou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tropical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iseas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1%)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eurosurge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14%)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partmen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Thi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d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ispar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the populati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a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la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ypothes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e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ema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isk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actor for UTI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atomic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aso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hormonal influence </w:t>
      </w:r>
      <w:r w:rsidRPr="00645DE4">
        <w:rPr>
          <w:rFonts w:ascii="Times New Roman" w:hAnsi="Times New Roman" w:cs="Times New Roman"/>
          <w:b/>
          <w:sz w:val="24"/>
          <w:szCs w:val="24"/>
        </w:rPr>
        <w:t>[4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milar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domin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patients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eur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ca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xplain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by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c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 intensive care unit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atients ar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requent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mobiliz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atheteriz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o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isk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ctor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T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32].</w:t>
      </w:r>
    </w:p>
    <w:p w:rsidR="00982013" w:rsidRPr="00645DE4" w:rsidRDefault="00982013" w:rsidP="0098201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lastRenderedPageBreak/>
        <w:t xml:space="preserve">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ariabl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o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ola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egard to </w:t>
      </w:r>
      <w:r w:rsidR="003E4B44" w:rsidRPr="00645DE4">
        <w:rPr>
          <w:rFonts w:ascii="Times New Roman" w:hAnsi="Times New Roman" w:cs="Times New Roman"/>
          <w:sz w:val="24"/>
          <w:szCs w:val="24"/>
        </w:rPr>
        <w:t>bêta</w:t>
      </w:r>
      <w:r w:rsidRPr="00645DE4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ctam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o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oxicillin-clavula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i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icarcillin-clavula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i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combinations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of 69.5% and 72.3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pectiv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rd-generati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ephalospor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oderat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to ceftriaxone of 51.16%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a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of 98%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re consistent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o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an Algeria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017 on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por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of 63% to the combination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oxicill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lavula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i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ow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ceftriaxone (22%), and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sceptibil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100%) </w:t>
      </w:r>
      <w:r w:rsidRPr="00645DE4">
        <w:rPr>
          <w:rFonts w:ascii="Times New Roman" w:hAnsi="Times New Roman" w:cs="Times New Roman"/>
          <w:b/>
          <w:sz w:val="24"/>
          <w:szCs w:val="24"/>
        </w:rPr>
        <w:t>[27].</w:t>
      </w:r>
    </w:p>
    <w:p w:rsidR="008B3FA2" w:rsidRPr="00645DE4" w:rsidRDefault="00982013" w:rsidP="0098201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milar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in a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rania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63.8% of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oxicill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lavula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i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61.1%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rd-generati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ephalospor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i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100%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bser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29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servati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99.2%)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bser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u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lso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haravi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t al. </w:t>
      </w:r>
      <w:proofErr w:type="spellStart"/>
      <w:proofErr w:type="gramStart"/>
      <w:r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2021 on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microbi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sceptibil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rofile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10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ow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4%)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un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sseini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t al. </w:t>
      </w:r>
      <w:proofErr w:type="spellStart"/>
      <w:proofErr w:type="gramStart"/>
      <w:r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2019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rtheaster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ran [14]. The ESBL production rat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46%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domin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xtern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rig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65.5%) and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atistical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gnifica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645DE4">
        <w:rPr>
          <w:rFonts w:ascii="Times New Roman" w:hAnsi="Times New Roman" w:cs="Times New Roman"/>
          <w:sz w:val="24"/>
          <w:szCs w:val="24"/>
        </w:rPr>
        <w:t>association;</w:t>
      </w:r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p=0.001.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mila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alu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por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alia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T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47.83% </w:t>
      </w:r>
      <w:r w:rsidRPr="00645DE4">
        <w:rPr>
          <w:rFonts w:ascii="Times New Roman" w:hAnsi="Times New Roman" w:cs="Times New Roman"/>
          <w:b/>
          <w:sz w:val="24"/>
          <w:szCs w:val="24"/>
        </w:rPr>
        <w:t>[21].</w:t>
      </w:r>
      <w:r w:rsidR="008B3FA2" w:rsidRPr="00645DE4">
        <w:rPr>
          <w:sz w:val="24"/>
          <w:szCs w:val="24"/>
        </w:rPr>
        <w:t xml:space="preserve"> </w:t>
      </w:r>
      <w:r w:rsidR="008B3FA2" w:rsidRPr="00645DE4">
        <w:rPr>
          <w:rFonts w:ascii="Times New Roman" w:hAnsi="Times New Roman" w:cs="Times New Roman"/>
          <w:sz w:val="24"/>
          <w:szCs w:val="24"/>
        </w:rPr>
        <w:t xml:space="preserve">On the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other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hand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prevalence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higher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ha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report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in a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anzania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23%) and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remains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lower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ha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report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in the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udanese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56%) </w:t>
      </w:r>
      <w:r w:rsidR="008B3FA2" w:rsidRPr="00645DE4">
        <w:rPr>
          <w:rFonts w:ascii="Times New Roman" w:hAnsi="Times New Roman" w:cs="Times New Roman"/>
          <w:b/>
          <w:sz w:val="24"/>
          <w:szCs w:val="24"/>
        </w:rPr>
        <w:t>[</w:t>
      </w:r>
      <w:r w:rsidR="00645DE4" w:rsidRPr="00645DE4">
        <w:rPr>
          <w:rFonts w:ascii="Times New Roman" w:hAnsi="Times New Roman" w:cs="Times New Roman"/>
          <w:b/>
          <w:sz w:val="24"/>
          <w:szCs w:val="24"/>
        </w:rPr>
        <w:t>19 ;</w:t>
      </w:r>
      <w:r w:rsidR="008B3FA2" w:rsidRPr="00645DE4">
        <w:rPr>
          <w:rFonts w:ascii="Times New Roman" w:hAnsi="Times New Roman" w:cs="Times New Roman"/>
          <w:b/>
          <w:sz w:val="24"/>
          <w:szCs w:val="24"/>
        </w:rPr>
        <w:t>28].</w:t>
      </w:r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regard to aminoglycosides, good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howing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the best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90.4%)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follow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71.3%) and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obramy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70.1%). A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outh-easter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Polan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2015 on the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to aminoglycosides of E. coli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isolat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community-acquir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UTIs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dults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higher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8B3FA2" w:rsidRPr="00645DE4">
        <w:rPr>
          <w:rFonts w:ascii="Times New Roman" w:hAnsi="Times New Roman" w:cs="Times New Roman"/>
          <w:sz w:val="24"/>
          <w:szCs w:val="24"/>
        </w:rPr>
        <w:t>rates:</w:t>
      </w:r>
      <w:proofErr w:type="gram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100%)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90.7%)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obramy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89.5%) </w:t>
      </w:r>
      <w:r w:rsidR="008B3FA2" w:rsidRPr="00645DE4">
        <w:rPr>
          <w:rFonts w:ascii="Times New Roman" w:hAnsi="Times New Roman" w:cs="Times New Roman"/>
          <w:b/>
          <w:sz w:val="24"/>
          <w:szCs w:val="24"/>
        </w:rPr>
        <w:t xml:space="preserve">[6].  </w:t>
      </w:r>
      <w:r w:rsidR="008B3FA2" w:rsidRPr="00645DE4">
        <w:rPr>
          <w:rFonts w:ascii="Times New Roman" w:hAnsi="Times New Roman" w:cs="Times New Roman"/>
          <w:sz w:val="24"/>
          <w:szCs w:val="24"/>
        </w:rPr>
        <w:t xml:space="preserve">In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contrast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lower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in Burkina Faso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rates of 26.3% for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and 56% for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="008B3FA2" w:rsidRPr="00645DE4">
        <w:rPr>
          <w:rFonts w:ascii="Times New Roman" w:hAnsi="Times New Roman" w:cs="Times New Roman"/>
          <w:b/>
          <w:sz w:val="24"/>
          <w:szCs w:val="24"/>
        </w:rPr>
        <w:t>[17].</w:t>
      </w:r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Paradoxicall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nother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in Bobo-Dioulasso, Burkina Faso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proofErr w:type="gramStart"/>
      <w:r w:rsidR="008B3FA2" w:rsidRPr="00645DE4">
        <w:rPr>
          <w:rFonts w:ascii="Times New Roman" w:hAnsi="Times New Roman" w:cs="Times New Roman"/>
          <w:sz w:val="24"/>
          <w:szCs w:val="24"/>
        </w:rPr>
        <w:t>susceptibilit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93%)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52%) </w:t>
      </w:r>
      <w:r w:rsidR="008B3FA2" w:rsidRPr="00645DE4">
        <w:rPr>
          <w:rFonts w:ascii="Times New Roman" w:hAnsi="Times New Roman" w:cs="Times New Roman"/>
          <w:b/>
          <w:sz w:val="24"/>
          <w:szCs w:val="24"/>
        </w:rPr>
        <w:t>[18].</w:t>
      </w:r>
    </w:p>
    <w:p w:rsidR="008B3FA2" w:rsidRPr="00645DE4" w:rsidRDefault="008B3FA2" w:rsidP="008B3FA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to fluoroquinolones </w:t>
      </w:r>
      <w:proofErr w:type="spellStart"/>
      <w:proofErr w:type="gramStart"/>
      <w:r w:rsidRPr="00645DE4">
        <w:rPr>
          <w:rFonts w:ascii="Times New Roman" w:hAnsi="Times New Roman" w:cs="Times New Roman"/>
          <w:sz w:val="24"/>
          <w:szCs w:val="24"/>
        </w:rPr>
        <w:t>vari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ipr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4.1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ev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2.3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r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2.5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e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3.4%)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mila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o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por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vale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quinolone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in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ertia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car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spit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outher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ran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ariabl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645DE4">
        <w:rPr>
          <w:rFonts w:ascii="Times New Roman" w:hAnsi="Times New Roman" w:cs="Times New Roman"/>
          <w:sz w:val="24"/>
          <w:szCs w:val="24"/>
        </w:rPr>
        <w:t>rates:</w:t>
      </w:r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r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5.4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ipr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1.6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ev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2.1%) </w:t>
      </w:r>
      <w:r w:rsidRPr="00645DE4">
        <w:rPr>
          <w:rFonts w:ascii="Times New Roman" w:hAnsi="Times New Roman" w:cs="Times New Roman"/>
          <w:b/>
          <w:sz w:val="24"/>
          <w:szCs w:val="24"/>
        </w:rPr>
        <w:t>[22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i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lsewh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av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por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ariabl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</w:t>
      </w:r>
      <w:r w:rsidR="00645DE4" w:rsidRPr="00645DE4">
        <w:rPr>
          <w:rFonts w:ascii="Times New Roman" w:hAnsi="Times New Roman" w:cs="Times New Roman"/>
          <w:b/>
          <w:sz w:val="24"/>
          <w:szCs w:val="24"/>
        </w:rPr>
        <w:t>30 ;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3].</w:t>
      </w:r>
    </w:p>
    <w:p w:rsidR="008B3FA2" w:rsidRPr="00645DE4" w:rsidRDefault="008B3FA2" w:rsidP="008B3FA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lastRenderedPageBreak/>
        <w:t>Fosfo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of 74.0%.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ow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alu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hildre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t Mini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nivers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ospital (61.5%) </w:t>
      </w:r>
      <w:r w:rsidRPr="00645DE4">
        <w:rPr>
          <w:rFonts w:ascii="Times New Roman" w:hAnsi="Times New Roman" w:cs="Times New Roman"/>
          <w:b/>
          <w:sz w:val="24"/>
          <w:szCs w:val="24"/>
        </w:rPr>
        <w:t>[1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igh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93.9%)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017 in Pakistan </w:t>
      </w:r>
      <w:r w:rsidRPr="00645DE4">
        <w:rPr>
          <w:rFonts w:ascii="Times New Roman" w:hAnsi="Times New Roman" w:cs="Times New Roman"/>
          <w:b/>
          <w:sz w:val="24"/>
          <w:szCs w:val="24"/>
        </w:rPr>
        <w:t>[23].</w:t>
      </w:r>
    </w:p>
    <w:p w:rsidR="008B3FA2" w:rsidRPr="00645DE4" w:rsidRDefault="008B3FA2" w:rsidP="008B3FA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Strong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the combination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rimethopri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lfamethoxazo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5.6%).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am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bservati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made in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baseiki-Ebo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t al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o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80%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nd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o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uwel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t al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lmos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ll (96%) </w:t>
      </w:r>
      <w:r w:rsidRPr="003E4B4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olat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cotrimoxazole </w:t>
      </w:r>
      <w:r w:rsidRPr="00645DE4">
        <w:rPr>
          <w:rFonts w:ascii="Times New Roman" w:hAnsi="Times New Roman" w:cs="Times New Roman"/>
          <w:b/>
          <w:sz w:val="24"/>
          <w:szCs w:val="24"/>
        </w:rPr>
        <w:t>[</w:t>
      </w:r>
      <w:r w:rsidR="00645DE4" w:rsidRPr="00645DE4">
        <w:rPr>
          <w:rFonts w:ascii="Times New Roman" w:hAnsi="Times New Roman" w:cs="Times New Roman"/>
          <w:b/>
          <w:sz w:val="24"/>
          <w:szCs w:val="24"/>
        </w:rPr>
        <w:t>24 ;</w:t>
      </w:r>
      <w:r w:rsidRPr="00645DE4">
        <w:rPr>
          <w:rFonts w:ascii="Times New Roman" w:hAnsi="Times New Roman" w:cs="Times New Roman"/>
          <w:b/>
          <w:sz w:val="24"/>
          <w:szCs w:val="24"/>
        </w:rPr>
        <w:t>26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alu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igh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a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r w:rsidRPr="003E4B4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microbial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t the Ibn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a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ospital in Benghazi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ibya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un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of 47.7% to cotrimoxazole </w:t>
      </w:r>
      <w:r w:rsidRPr="003E4B44">
        <w:rPr>
          <w:rFonts w:ascii="Times New Roman" w:hAnsi="Times New Roman" w:cs="Times New Roman"/>
          <w:b/>
          <w:sz w:val="24"/>
          <w:szCs w:val="24"/>
        </w:rPr>
        <w:t>[9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8B3FA2" w:rsidRPr="00645DE4" w:rsidRDefault="008B3FA2" w:rsidP="008B3FA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gard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94.4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80.6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itroxolin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87.8%)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sfo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7.1%)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obra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49.2% and 44.6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pectiv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>.</w:t>
      </w:r>
    </w:p>
    <w:p w:rsidR="00674FAD" w:rsidRPr="00645DE4" w:rsidRDefault="008B3FA2" w:rsidP="008B3FA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90%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the combination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rimethopri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+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lfamethoxazo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o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</w:t>
      </w:r>
      <w:proofErr w:type="gramStart"/>
      <w:r w:rsidRPr="00645DE4">
        <w:rPr>
          <w:rFonts w:ascii="Times New Roman" w:hAnsi="Times New Roman" w:cs="Times New Roman"/>
          <w:sz w:val="24"/>
          <w:szCs w:val="24"/>
        </w:rPr>
        <w:t>fluoroquinolones:</w:t>
      </w:r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ipr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2.03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ev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2.05%)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r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1.7%).</w:t>
      </w:r>
    </w:p>
    <w:p w:rsidR="008B3FA2" w:rsidRPr="00645DE4" w:rsidRDefault="008B3FA2" w:rsidP="008B3FA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In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requenc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ola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t Sikasso Hospital (Mali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o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cotrimoxazole and </w:t>
      </w:r>
      <w:proofErr w:type="spellStart"/>
      <w:proofErr w:type="gramStart"/>
      <w:r w:rsidRPr="00645DE4">
        <w:rPr>
          <w:rFonts w:ascii="Times New Roman" w:hAnsi="Times New Roman" w:cs="Times New Roman"/>
          <w:sz w:val="24"/>
          <w:szCs w:val="24"/>
        </w:rPr>
        <w:t>cipr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84.00% and 61.76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pectiv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3E4B44">
        <w:rPr>
          <w:rFonts w:ascii="Times New Roman" w:hAnsi="Times New Roman" w:cs="Times New Roman"/>
          <w:b/>
          <w:sz w:val="24"/>
          <w:szCs w:val="24"/>
        </w:rPr>
        <w:t>[20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milar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amboli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t al. </w:t>
      </w:r>
      <w:proofErr w:type="spellStart"/>
      <w:proofErr w:type="gramStart"/>
      <w:r w:rsidRPr="00645DE4">
        <w:rPr>
          <w:rFonts w:ascii="Times New Roman" w:hAnsi="Times New Roman" w:cs="Times New Roman"/>
          <w:sz w:val="24"/>
          <w:szCs w:val="24"/>
        </w:rPr>
        <w:t>concerning</w:t>
      </w:r>
      <w:proofErr w:type="spellEnd"/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a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how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of 91.67% and 87.50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pectiv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3E4B44">
        <w:rPr>
          <w:rFonts w:ascii="Times New Roman" w:hAnsi="Times New Roman" w:cs="Times New Roman"/>
          <w:b/>
          <w:sz w:val="24"/>
          <w:szCs w:val="24"/>
        </w:rPr>
        <w:t>[31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In addition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oth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microbi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sceptibil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rofile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xtended-spectru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β-lactamase (ESBL)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. coli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100%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sceptibil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3E4B44">
        <w:rPr>
          <w:rFonts w:ascii="Times New Roman" w:hAnsi="Times New Roman" w:cs="Times New Roman"/>
          <w:b/>
          <w:sz w:val="24"/>
          <w:szCs w:val="24"/>
        </w:rPr>
        <w:t>[19].</w:t>
      </w:r>
    </w:p>
    <w:p w:rsidR="008B3FA2" w:rsidRPr="00645DE4" w:rsidRDefault="008B3FA2" w:rsidP="008B3FA2">
      <w:pPr>
        <w:rPr>
          <w:rFonts w:ascii="Times New Roman" w:hAnsi="Times New Roman" w:cs="Times New Roman"/>
          <w:sz w:val="24"/>
          <w:szCs w:val="24"/>
        </w:rPr>
      </w:pPr>
    </w:p>
    <w:p w:rsidR="008B3FA2" w:rsidRPr="00645DE4" w:rsidRDefault="008B3FA2" w:rsidP="008B3FA2">
      <w:pPr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>Conclusion</w:t>
      </w:r>
    </w:p>
    <w:p w:rsidR="008B3FA2" w:rsidRPr="00645DE4" w:rsidRDefault="008B3FA2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bser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ow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="00645DE4" w:rsidRPr="00645DE4">
        <w:rPr>
          <w:rFonts w:ascii="Times New Roman" w:hAnsi="Times New Roman" w:cs="Times New Roman"/>
          <w:sz w:val="24"/>
          <w:szCs w:val="24"/>
        </w:rPr>
        <w:t>bêta</w:t>
      </w:r>
      <w:r w:rsidRPr="00645DE4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cta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ssocia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high proportion of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46%). Resistance </w:t>
      </w:r>
      <w:proofErr w:type="gramStart"/>
      <w:r w:rsidRPr="00645DE4">
        <w:rPr>
          <w:rFonts w:ascii="Times New Roman" w:hAnsi="Times New Roman" w:cs="Times New Roman"/>
          <w:sz w:val="24"/>
          <w:szCs w:val="24"/>
        </w:rPr>
        <w:t>rates</w:t>
      </w:r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to fluoroquinolone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lso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igh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i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imi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the combination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rimethopri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+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lfamethoxazo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ma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os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ffectiv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ve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gains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>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645DE4" w:rsidRPr="00645DE4" w:rsidRDefault="00645DE4" w:rsidP="009868DC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  <w:proofErr w:type="spellEnd"/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fldChar w:fldCharType="begin"/>
      </w:r>
      <w:r w:rsidRPr="00645DE4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645DE4">
        <w:rPr>
          <w:rFonts w:ascii="Times New Roman" w:hAnsi="Times New Roman" w:cs="Times New Roman"/>
          <w:sz w:val="24"/>
          <w:szCs w:val="24"/>
        </w:rPr>
        <w:fldChar w:fldCharType="separate"/>
      </w:r>
      <w:r w:rsidRPr="00645DE4">
        <w:rPr>
          <w:rFonts w:ascii="Times New Roman" w:hAnsi="Times New Roman" w:cs="Times New Roman"/>
          <w:sz w:val="24"/>
          <w:szCs w:val="24"/>
        </w:rPr>
        <w:t xml:space="preserve">1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Abdelraheem WM, Mahdi WKM, Abuelela IS, Hassuna NA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High incidence of fosfomycin-resistant uropathogenic E. coli among children</w:t>
      </w:r>
      <w:r w:rsidRPr="00645DE4">
        <w:rPr>
          <w:rFonts w:ascii="Times New Roman" w:hAnsi="Times New Roman" w:cs="Times New Roman"/>
          <w:sz w:val="24"/>
          <w:szCs w:val="24"/>
        </w:rPr>
        <w:t>. BMC Infect Dis. 2023;23(1):475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Biswas S, Rana R, Bal M, Pati S, Suar M, Ranjit M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Escherichia coli associated urinary tract infection: Epidemiology and possible strategies for control</w:t>
      </w:r>
      <w:r w:rsidRPr="00645DE4">
        <w:rPr>
          <w:rFonts w:ascii="Times New Roman" w:hAnsi="Times New Roman" w:cs="Times New Roman"/>
          <w:sz w:val="24"/>
          <w:szCs w:val="24"/>
        </w:rPr>
        <w:t>. One Health Bull. 2025;5(2):51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3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Dellgren L, Claesson C, Högdahl M, Forsberg J, Hanberger H, Nilsson LE, et al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Phenotypic screening for quinolone resistance in Escherichia coli</w:t>
      </w:r>
      <w:r w:rsidRPr="00645DE4">
        <w:rPr>
          <w:rFonts w:ascii="Times New Roman" w:hAnsi="Times New Roman" w:cs="Times New Roman"/>
          <w:sz w:val="24"/>
          <w:szCs w:val="24"/>
        </w:rPr>
        <w:t>. Eur J Clin Microbiol Infect Dis. 2019;38(9):1765‑1771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4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Deltourbe L, Lacerda Mariano L, Hreha TN, Hunstad DA, Ingersoll MA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The impact of biological sex on diseases of the urinary tract</w:t>
      </w:r>
      <w:r w:rsidRPr="00645DE4">
        <w:rPr>
          <w:rFonts w:ascii="Times New Roman" w:hAnsi="Times New Roman" w:cs="Times New Roman"/>
          <w:sz w:val="24"/>
          <w:szCs w:val="24"/>
        </w:rPr>
        <w:t>. Mucosal Immunol. 2022;15(5):857‑866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5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Emody L, Kerényi M, Nagy G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Virulence factors of uropathogenic Escherichia coli</w:t>
      </w:r>
      <w:r w:rsidRPr="00645DE4">
        <w:rPr>
          <w:rFonts w:ascii="Times New Roman" w:hAnsi="Times New Roman" w:cs="Times New Roman"/>
          <w:sz w:val="24"/>
          <w:szCs w:val="24"/>
        </w:rPr>
        <w:t>. Int J Antimicrob Agents. 2003;22 Suppl 2:29‑33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6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Fidecka-Skwarzynska M, Juda M, Maziarczyk L, Malm A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A preliminary report on the susceptibility to aminoglycosides of Escherichia coli isolated from the community-acquired urinary tract infections in adults in south-east Poland</w:t>
      </w:r>
      <w:r w:rsidRPr="00645DE4">
        <w:rPr>
          <w:rFonts w:ascii="Times New Roman" w:hAnsi="Times New Roman" w:cs="Times New Roman"/>
          <w:sz w:val="24"/>
          <w:szCs w:val="24"/>
        </w:rPr>
        <w:t>. Curr Issues Pharm Med Sci. 2015;28(1):27‑29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7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Flores-Mireles AL, Walker JN, Caparon M, Hultgren SJ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Urinary tract infections: epidemiology, mechanisms of infection and treatment options</w:t>
      </w:r>
      <w:r w:rsidRPr="00645DE4">
        <w:rPr>
          <w:rFonts w:ascii="Times New Roman" w:hAnsi="Times New Roman" w:cs="Times New Roman"/>
          <w:sz w:val="24"/>
          <w:szCs w:val="24"/>
        </w:rPr>
        <w:t>. Nat Rev Microbiol. 2015;13(5):269‑284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8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Friedman ND, Temkin E, Carmeli Y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The negative impact of antibiotic resistance</w:t>
      </w:r>
      <w:r w:rsidRPr="00645DE4">
        <w:rPr>
          <w:rFonts w:ascii="Times New Roman" w:hAnsi="Times New Roman" w:cs="Times New Roman"/>
          <w:sz w:val="24"/>
          <w:szCs w:val="24"/>
        </w:rPr>
        <w:t>. Clin Microbiol Infect. 2016;22(5):416‑422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9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Gargoum HM, Zinab M E, Moftah MM, Eljaroshi MO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A pattern of antimicrobial susceptibility and the correlation of cotrimoxazole and fluoroquinolones in Escherichia coli resistant uropathogens in Ibn-Sena hospital in Benghazi- Libya.</w:t>
      </w:r>
      <w:r w:rsidRPr="00645DE4">
        <w:rPr>
          <w:rFonts w:ascii="Times New Roman" w:hAnsi="Times New Roman" w:cs="Times New Roman"/>
          <w:sz w:val="24"/>
          <w:szCs w:val="24"/>
        </w:rPr>
        <w:t xml:space="preserve"> Libyan J Sci Technol [en ligne]. 2022 [cité le 6 novembre 2025];14(1). Disponible sur: https://journals.uob.edu.ly/index.php/LJST/article/view/7170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0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Gharavi MJ, Zarei J, Roshani-Asl P, Yazdanyar Z, Sharif M, Rashidi N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Comprehensive study of antimicrobial susceptibility pattern and extended spectrum beta-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lastRenderedPageBreak/>
        <w:t>lactamase (ESBL) prevalence in bacteria isolated from urine samples</w:t>
      </w:r>
      <w:r w:rsidRPr="00645DE4">
        <w:rPr>
          <w:rFonts w:ascii="Times New Roman" w:hAnsi="Times New Roman" w:cs="Times New Roman"/>
          <w:sz w:val="24"/>
          <w:szCs w:val="24"/>
        </w:rPr>
        <w:t>. Sci Rep. 2021;11(1):578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1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Grüneberg RN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Relationship of infecting urinary organism to the fæcal flora in patients with symptomatic urinary infection</w:t>
      </w:r>
      <w:r w:rsidRPr="00645DE4">
        <w:rPr>
          <w:rFonts w:ascii="Times New Roman" w:hAnsi="Times New Roman" w:cs="Times New Roman"/>
          <w:sz w:val="24"/>
          <w:szCs w:val="24"/>
        </w:rPr>
        <w:t>. The Lancet. 1969;294(7624):766‑768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2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Hannan TJ, Totsika M, Mansfield KJ, Moore KH, Schembri MA, Hultgren SJ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Host-pathogen checkpoints and population bottlenecks in persistent and intracellular uropathogenic Escherichia coli bladder infection</w:t>
      </w:r>
      <w:r w:rsidRPr="00645DE4">
        <w:rPr>
          <w:rFonts w:ascii="Times New Roman" w:hAnsi="Times New Roman" w:cs="Times New Roman"/>
          <w:sz w:val="24"/>
          <w:szCs w:val="24"/>
        </w:rPr>
        <w:t>. FEMS Microbiol Rev. 2012;36(3):616‑648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3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He Y, Zhao J, Wang L, Han C, Yan R, Zhu P, et al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Epidemiological trends and predictions of urinary tract infections in the global burden of disease study 2021</w:t>
      </w:r>
      <w:r w:rsidRPr="00645DE4">
        <w:rPr>
          <w:rFonts w:ascii="Times New Roman" w:hAnsi="Times New Roman" w:cs="Times New Roman"/>
          <w:sz w:val="24"/>
          <w:szCs w:val="24"/>
        </w:rPr>
        <w:t>. Sci Rep. 2025;15(1):4702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4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Hosseini SA, Azari AA, Danesh A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Frequency of Various Types of Beta-Lactamase Enzymes in Escherichia coli Strains Isolated From Urine Samples in Aliabad, North-east of Iran</w:t>
      </w:r>
      <w:r w:rsidRPr="00645DE4">
        <w:rPr>
          <w:rFonts w:ascii="Times New Roman" w:hAnsi="Times New Roman" w:cs="Times New Roman"/>
          <w:sz w:val="24"/>
          <w:szCs w:val="24"/>
        </w:rPr>
        <w:t>. Avicenna J Clin Microbiol Infect. 2019;6(4):106‑110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5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Johnson JR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Virulence factors in Escherichia coli urinary tract infection</w:t>
      </w:r>
      <w:r w:rsidRPr="00645DE4">
        <w:rPr>
          <w:rFonts w:ascii="Times New Roman" w:hAnsi="Times New Roman" w:cs="Times New Roman"/>
          <w:sz w:val="24"/>
          <w:szCs w:val="24"/>
        </w:rPr>
        <w:t>. Clin Microbiol Rev. 1991;4(1):80‑128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6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Johnson JR, Russo TA</w:t>
      </w:r>
      <w:r w:rsidRPr="00645DE4">
        <w:rPr>
          <w:rFonts w:ascii="Times New Roman" w:hAnsi="Times New Roman" w:cs="Times New Roman"/>
          <w:sz w:val="24"/>
          <w:szCs w:val="24"/>
        </w:rPr>
        <w:t>.</w:t>
      </w:r>
      <w:r w:rsidR="00CC7B0B" w:rsidRPr="00CC7B0B">
        <w:t xml:space="preserve"> </w:t>
      </w:r>
      <w:r w:rsidR="00CC7B0B" w:rsidRPr="00CC7B0B">
        <w:rPr>
          <w:rFonts w:ascii="Times New Roman" w:hAnsi="Times New Roman" w:cs="Times New Roman"/>
          <w:i/>
          <w:sz w:val="24"/>
          <w:szCs w:val="24"/>
        </w:rPr>
        <w:t>Molecular epidemiology of extraintestinal pathogenic Escherichia coli (uropathogens)</w:t>
      </w:r>
      <w:r w:rsidRPr="00645DE4">
        <w:rPr>
          <w:rFonts w:ascii="Times New Roman" w:hAnsi="Times New Roman" w:cs="Times New Roman"/>
          <w:sz w:val="24"/>
          <w:szCs w:val="24"/>
        </w:rPr>
        <w:t>. Int J Med Microbiol. 2005;295(6):383‑404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7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Kafando H, Ouattara M, Kienou M, Coulidiaty YD, Ouattara K, Ouédraogo R, et al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Antibiotic susceptibility of uropathogenic Escherichia coli isolates in a hospital setting in Ouagadougou, Burkina Faso: A twelve-year retrospective analysis</w:t>
      </w:r>
      <w:r w:rsidRPr="00645DE4">
        <w:rPr>
          <w:rFonts w:ascii="Times New Roman" w:hAnsi="Times New Roman" w:cs="Times New Roman"/>
          <w:sz w:val="24"/>
          <w:szCs w:val="24"/>
        </w:rPr>
        <w:t>. Afr J Clin Exp Microbiol. 2023;24(2):211‑216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8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Kambiré D, Al E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Antibiotics susceptibility profile of Escherichia coli isolates from suppurations at the referral hospital of Bobo-Dioulasso, Burkina Faso</w:t>
      </w:r>
      <w:r w:rsidRPr="00645DE4">
        <w:rPr>
          <w:rFonts w:ascii="Times New Roman" w:hAnsi="Times New Roman" w:cs="Times New Roman"/>
          <w:sz w:val="24"/>
          <w:szCs w:val="24"/>
        </w:rPr>
        <w:t>. Rev Malienne Infect Microbiol. 2024;19(1):28‑32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9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Kumar D, Singh AK, Ali MR, Chander Y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Antimicrobial Susceptibility Profile of Extended Spectrum β-Lactamase (ESBL) Producing Escherichia coli from Various Clinical Samples</w:t>
      </w:r>
      <w:r w:rsidRPr="00645DE4">
        <w:rPr>
          <w:rFonts w:ascii="Times New Roman" w:hAnsi="Times New Roman" w:cs="Times New Roman"/>
          <w:sz w:val="24"/>
          <w:szCs w:val="24"/>
        </w:rPr>
        <w:t>. Infect Dis. 2014;7:1‑8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0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L D, M T, Ac K, S D, I G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Frequency and antibiotic susceptibility of extended-spectrum beta-lactamase-producing Escherichia coli isolated from the Sikasso Hospital (Mali)</w:t>
      </w:r>
      <w:r w:rsidRPr="00645DE4">
        <w:rPr>
          <w:rFonts w:ascii="Times New Roman" w:hAnsi="Times New Roman" w:cs="Times New Roman"/>
          <w:sz w:val="24"/>
          <w:szCs w:val="24"/>
        </w:rPr>
        <w:t xml:space="preserve">. Health </w:t>
      </w:r>
      <w:r w:rsidRPr="00645DE4">
        <w:rPr>
          <w:rFonts w:ascii="Times New Roman" w:hAnsi="Times New Roman" w:cs="Times New Roman"/>
          <w:sz w:val="24"/>
          <w:szCs w:val="24"/>
        </w:rPr>
        <w:lastRenderedPageBreak/>
        <w:t>Sci Dis [en ligne]. 2023 [cité le 7 novembre 2025];24(9). Disponible sur: https://www.hsd-fmsb.org/index.php/hsd/article/view/4759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1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Luka D, I O, M D, T D, D D, M B, et al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Epidemiology and bacteriological pattern of urinary tract infections at the medical biology laboratory of the Sikasso hospital</w:t>
      </w:r>
      <w:r w:rsidRPr="00645DE4">
        <w:rPr>
          <w:rFonts w:ascii="Times New Roman" w:hAnsi="Times New Roman" w:cs="Times New Roman"/>
          <w:sz w:val="24"/>
          <w:szCs w:val="24"/>
        </w:rPr>
        <w:t>. Health Sci Dis [en ligne]. 2022 [cité le 8 novembre 2025];23(12). Disponible sur: https://www.hsd-fmsb.org/index.php/hsd/article/view/4063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2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Malekzadegan Y, Rastegar E, Moradi M, Heidari H, Sedigh Ebrahim-Saraie H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Prevalence of quinolone-resistant uropathogenic Escherichia coli in a tertiary care hospital in south Iran</w:t>
      </w:r>
      <w:r w:rsidRPr="00645DE4">
        <w:rPr>
          <w:rFonts w:ascii="Times New Roman" w:hAnsi="Times New Roman" w:cs="Times New Roman"/>
          <w:sz w:val="24"/>
          <w:szCs w:val="24"/>
        </w:rPr>
        <w:t>. Infect Drug Resist. 2019;12:1683‑1689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3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Naeemullah, Nawab A, Badshah H, Ullah Z, Ali I, Khalid F, et al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Sensitivity of escherichia coli to fosfomycin in patients with urinary tract infection</w:t>
      </w:r>
      <w:r w:rsidRPr="00645DE4">
        <w:rPr>
          <w:rFonts w:ascii="Times New Roman" w:hAnsi="Times New Roman" w:cs="Times New Roman"/>
          <w:sz w:val="24"/>
          <w:szCs w:val="24"/>
        </w:rPr>
        <w:t>. J Popul Ther Clin Pharmacol. 2024;31(8):155‑159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4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Obaseiki-Ebor EE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Trimethoprim/sulphamethoxazole resistance in Escherichia coli and Klebsiella spp. urinary isolates</w:t>
      </w:r>
      <w:r w:rsidRPr="00645DE4">
        <w:rPr>
          <w:rFonts w:ascii="Times New Roman" w:hAnsi="Times New Roman" w:cs="Times New Roman"/>
          <w:sz w:val="24"/>
          <w:szCs w:val="24"/>
        </w:rPr>
        <w:t>. Afr J Med Med Sci. 1988;17(3):175‑179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5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Poirel L, Madec J-Y, Lupo A, Schink A-K, Kieffer N, Nordmann P, et al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Antimicrobial Resistance in Escherichia coli</w:t>
      </w:r>
      <w:r w:rsidRPr="00645DE4">
        <w:rPr>
          <w:rFonts w:ascii="Times New Roman" w:hAnsi="Times New Roman" w:cs="Times New Roman"/>
          <w:sz w:val="24"/>
          <w:szCs w:val="24"/>
        </w:rPr>
        <w:t>. Microbiol Spectr. 2018;6(4)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6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Pouwels KB, Batra R, Patel A, Edgeworth JD, Robotham JV, Smieszek T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Will co-trimoxazole resistance rates ever go down? Resistance rates remain high despite decades of reduced co-trimoxazole consumption</w:t>
      </w:r>
      <w:r w:rsidRPr="00645DE4">
        <w:rPr>
          <w:rFonts w:ascii="Times New Roman" w:hAnsi="Times New Roman" w:cs="Times New Roman"/>
          <w:sz w:val="24"/>
          <w:szCs w:val="24"/>
        </w:rPr>
        <w:t>. J Glob Antimicrob Resist. 2017;11:71‑74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7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Rania F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="00CC7B0B" w:rsidRPr="00CC7B0B">
        <w:rPr>
          <w:rFonts w:ascii="Times New Roman" w:hAnsi="Times New Roman" w:cs="Times New Roman"/>
          <w:i/>
          <w:sz w:val="24"/>
          <w:szCs w:val="24"/>
        </w:rPr>
        <w:t>Study of the bacteriological profile and antibiotic sensitivity of enterobacteri</w:t>
      </w:r>
      <w:r w:rsidR="00CC7B0B">
        <w:rPr>
          <w:rFonts w:ascii="Times New Roman" w:hAnsi="Times New Roman" w:cs="Times New Roman"/>
          <w:i/>
          <w:sz w:val="24"/>
          <w:szCs w:val="24"/>
        </w:rPr>
        <w:t xml:space="preserve">a responsible for urinary tract </w:t>
      </w:r>
      <w:r w:rsidR="00CC7B0B" w:rsidRPr="00CC7B0B">
        <w:rPr>
          <w:rFonts w:ascii="Times New Roman" w:hAnsi="Times New Roman" w:cs="Times New Roman"/>
          <w:i/>
          <w:sz w:val="24"/>
          <w:szCs w:val="24"/>
        </w:rPr>
        <w:t>infectio</w:t>
      </w:r>
      <w:r w:rsidR="00CC7B0B">
        <w:rPr>
          <w:rFonts w:ascii="Times New Roman" w:hAnsi="Times New Roman" w:cs="Times New Roman"/>
          <w:i/>
          <w:sz w:val="24"/>
          <w:szCs w:val="24"/>
        </w:rPr>
        <w:t>ns.</w:t>
      </w:r>
      <w:r w:rsidR="00CC7B0B" w:rsidRPr="00CC7B0B">
        <w:rPr>
          <w:rFonts w:ascii="Times New Roman" w:hAnsi="Times New Roman" w:cs="Times New Roman"/>
          <w:i/>
          <w:sz w:val="24"/>
          <w:szCs w:val="24"/>
        </w:rPr>
        <w:t>Available at</w:t>
      </w:r>
      <w:r w:rsidR="00CC7B0B" w:rsidRPr="00CC7B0B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sz w:val="24"/>
          <w:szCs w:val="24"/>
        </w:rPr>
        <w:t>https://fac.umc.edu.dz/snv/faculte/biblio/mmf/2017/Etude%20du%20profil%20bact%C3%A9riologique%20et%20de%20la%20sensibilit%C3%A9%20aux%20antibiotique%20des%20ent%C3%A9robact%C3%A9ries%20responsables%20des%20infections%20urinaires.pdf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8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Sameer W, Mahjoub N, Zulfukar W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Detection of Extended Spectrum B-lactamase Producers Species of E. coli and K. pneumoniae Among Patients with Urinary Tract Infection</w:t>
      </w:r>
      <w:r w:rsidRPr="00645DE4">
        <w:rPr>
          <w:rFonts w:ascii="Times New Roman" w:hAnsi="Times New Roman" w:cs="Times New Roman"/>
          <w:sz w:val="24"/>
          <w:szCs w:val="24"/>
        </w:rPr>
        <w:t>. 2019;6:23‑27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9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Shakibaie MR, Adeli S, Salehi MH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Antimicrobial Susceptibility Pattern and ESBL Production among Uropathogenic Escherichia coli Isolated from UTI Children in Pediatric Unit of a Hospital in Kerman, Iran</w:t>
      </w:r>
      <w:r w:rsidRPr="00645DE4">
        <w:rPr>
          <w:rFonts w:ascii="Times New Roman" w:hAnsi="Times New Roman" w:cs="Times New Roman"/>
          <w:sz w:val="24"/>
          <w:szCs w:val="24"/>
        </w:rPr>
        <w:t>. Microbiol Res J Int. 2014;262‑271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lastRenderedPageBreak/>
        <w:t xml:space="preserve">30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Shenagari M, Bakhtiari M, Mojtahedi A, Atrkar Roushan Z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High frequency of mutations in gyrA gene associated with quinolones resistance in uropathogenic Escherichia coli isolates from the north of Iran</w:t>
      </w:r>
      <w:r w:rsidRPr="00645DE4">
        <w:rPr>
          <w:rFonts w:ascii="Times New Roman" w:hAnsi="Times New Roman" w:cs="Times New Roman"/>
          <w:sz w:val="24"/>
          <w:szCs w:val="24"/>
        </w:rPr>
        <w:t>. Iran J Basic Med Sci. 2018;21(12):1226‑1231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31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Tamboli N, Kumar N, Sharma S, Adhana D, Rawat M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Effectiveness of Selective Antibiotics in Treating UTIs Caused by E. coli and Klebsiella pneumoniae Producing ESBL</w:t>
      </w:r>
      <w:r w:rsidRPr="00645DE4">
        <w:rPr>
          <w:rFonts w:ascii="Times New Roman" w:hAnsi="Times New Roman" w:cs="Times New Roman"/>
          <w:sz w:val="24"/>
          <w:szCs w:val="24"/>
        </w:rPr>
        <w:t>. Eur J Cardiovasc Med. 2025;15:652‑656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32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Tambyah PA, Oon J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Catheter-associated urinary tract infection</w:t>
      </w:r>
      <w:r w:rsidRPr="00645DE4">
        <w:rPr>
          <w:rFonts w:ascii="Times New Roman" w:hAnsi="Times New Roman" w:cs="Times New Roman"/>
          <w:sz w:val="24"/>
          <w:szCs w:val="24"/>
        </w:rPr>
        <w:t>. Curr Opin Infect Dis. 2012;25(4):365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868DC" w:rsidRPr="00645DE4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4540D" w:rsidRDefault="0004540D" w:rsidP="00F013B1">
      <w:pPr>
        <w:spacing w:after="0" w:line="240" w:lineRule="auto"/>
      </w:pPr>
      <w:r>
        <w:separator/>
      </w:r>
    </w:p>
  </w:endnote>
  <w:endnote w:type="continuationSeparator" w:id="0">
    <w:p w:rsidR="0004540D" w:rsidRDefault="0004540D" w:rsidP="00F013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013B1" w:rsidRDefault="00F013B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013B1" w:rsidRDefault="00F013B1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013B1" w:rsidRDefault="00F013B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4540D" w:rsidRDefault="0004540D" w:rsidP="00F013B1">
      <w:pPr>
        <w:spacing w:after="0" w:line="240" w:lineRule="auto"/>
      </w:pPr>
      <w:r>
        <w:separator/>
      </w:r>
    </w:p>
  </w:footnote>
  <w:footnote w:type="continuationSeparator" w:id="0">
    <w:p w:rsidR="0004540D" w:rsidRDefault="0004540D" w:rsidP="00F013B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013B1" w:rsidRDefault="0004540D">
    <w:pPr>
      <w:pStyle w:val="Header"/>
    </w:pPr>
    <w:r>
      <w:rPr>
        <w:noProof/>
      </w:rPr>
      <w:pict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204473610" o:spid="_x0000_s2050" type="#_x0000_t136" style="position:absolute;margin-left:0;margin-top:0;width:538.05pt;height:101.45pt;rotation:315;z-index:-251655168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013B1" w:rsidRDefault="0004540D">
    <w:pPr>
      <w:pStyle w:val="Header"/>
    </w:pPr>
    <w:r>
      <w:rPr>
        <w:noProof/>
      </w:rPr>
      <w:pict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204473611" o:spid="_x0000_s2051" type="#_x0000_t136" style="position:absolute;margin-left:0;margin-top:0;width:538.05pt;height:101.45pt;rotation:315;z-index:-251653120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013B1" w:rsidRDefault="0004540D">
    <w:pPr>
      <w:pStyle w:val="Header"/>
    </w:pPr>
    <w:r>
      <w:rPr>
        <w:noProof/>
      </w:rPr>
      <w:pict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204473609" o:spid="_x0000_s2049" type="#_x0000_t136" style="position:absolute;margin-left:0;margin-top:0;width:538.05pt;height:101.45pt;rotation:315;z-index:-251657216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  <w10:wrap anchorx="margin" anchory="margin"/>
        </v:shape>
      </w:pict>
    </w:r>
  </w:p>
</w:hdr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Felix Eedee Konne">
    <w15:presenceInfo w15:providerId="Windows Live" w15:userId="e64c176f385777c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trackRevisions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30098"/>
    <w:rsid w:val="0004540D"/>
    <w:rsid w:val="00073237"/>
    <w:rsid w:val="00293C10"/>
    <w:rsid w:val="002E64E3"/>
    <w:rsid w:val="00306E2E"/>
    <w:rsid w:val="00363266"/>
    <w:rsid w:val="003E4B44"/>
    <w:rsid w:val="00444C11"/>
    <w:rsid w:val="00477B6E"/>
    <w:rsid w:val="004D1E80"/>
    <w:rsid w:val="005C1CD8"/>
    <w:rsid w:val="005F33D8"/>
    <w:rsid w:val="00630098"/>
    <w:rsid w:val="00645DE4"/>
    <w:rsid w:val="00647DE7"/>
    <w:rsid w:val="00674FAD"/>
    <w:rsid w:val="006F1A82"/>
    <w:rsid w:val="0080771B"/>
    <w:rsid w:val="008B3FA2"/>
    <w:rsid w:val="008C7E31"/>
    <w:rsid w:val="00982013"/>
    <w:rsid w:val="009868DC"/>
    <w:rsid w:val="00991410"/>
    <w:rsid w:val="00A65930"/>
    <w:rsid w:val="00AC74C8"/>
    <w:rsid w:val="00C22DBB"/>
    <w:rsid w:val="00C319E0"/>
    <w:rsid w:val="00CC7B0B"/>
    <w:rsid w:val="00EE5A4B"/>
    <w:rsid w:val="00F013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."/>
  <w:listSeparator w:val=","/>
  <w14:docId w14:val="7C29E362"/>
  <w15:chartTrackingRefBased/>
  <w15:docId w15:val="{C9B3315B-00C3-4F1B-9AC7-6E098C99D4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semiHidden/>
    <w:unhideWhenUsed/>
    <w:rsid w:val="009868DC"/>
  </w:style>
  <w:style w:type="table" w:styleId="PlainTable4">
    <w:name w:val="Plain Table 4"/>
    <w:basedOn w:val="TableNormal"/>
    <w:uiPriority w:val="44"/>
    <w:rsid w:val="00A65930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306E2E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Hyperlink">
    <w:name w:val="Hyperlink"/>
    <w:basedOn w:val="DefaultParagraphFont"/>
    <w:uiPriority w:val="99"/>
    <w:unhideWhenUsed/>
    <w:rsid w:val="00647DE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47DE7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F013B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13B1"/>
  </w:style>
  <w:style w:type="paragraph" w:styleId="Footer">
    <w:name w:val="footer"/>
    <w:basedOn w:val="Normal"/>
    <w:link w:val="FooterChar"/>
    <w:uiPriority w:val="99"/>
    <w:unhideWhenUsed/>
    <w:rsid w:val="00F013B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13B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3.xml"/><Relationship Id="rId13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chart" Target="charts/chart2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microsoft.com/office/2011/relationships/people" Target="people.xml"/><Relationship Id="rId1" Type="http://schemas.openxmlformats.org/officeDocument/2006/relationships/styles" Target="styles.xml"/><Relationship Id="rId6" Type="http://schemas.openxmlformats.org/officeDocument/2006/relationships/chart" Target="charts/chart1.xml"/><Relationship Id="rId11" Type="http://schemas.openxmlformats.org/officeDocument/2006/relationships/footer" Target="footer1.xml"/><Relationship Id="rId5" Type="http://schemas.openxmlformats.org/officeDocument/2006/relationships/endnotes" Target="endnote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footnotes" Target="footnote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oleObject" Target="../embeddings/oleObject1.bin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2.xml"/><Relationship Id="rId2" Type="http://schemas.microsoft.com/office/2011/relationships/chartColorStyle" Target="colors2.xml"/><Relationship Id="rId1" Type="http://schemas.microsoft.com/office/2011/relationships/chartStyle" Target="style2.xml"/><Relationship Id="rId4" Type="http://schemas.openxmlformats.org/officeDocument/2006/relationships/package" Target="../embeddings/Microsoft_Excel_Worksheet.xlsx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3.xml"/><Relationship Id="rId2" Type="http://schemas.microsoft.com/office/2011/relationships/chartColorStyle" Target="colors3.xml"/><Relationship Id="rId1" Type="http://schemas.microsoft.com/office/2011/relationships/chartStyle" Target="style3.xml"/><Relationship Id="rId4" Type="http://schemas.openxmlformats.org/officeDocument/2006/relationships/package" Target="../embeddings/Microsoft_Excel_Worksheet1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7.8109629359913821E-2"/>
          <c:y val="4.856512141280353E-2"/>
          <c:w val="0.84225003666449205"/>
          <c:h val="0.65205888998974471"/>
        </c:manualLayout>
      </c:layout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'[Graphique dans Microsoft Word]Feuil1'!$N$171:$N$179</c:f>
              <c:strCache>
                <c:ptCount val="9"/>
                <c:pt idx="0">
                  <c:v>Cardiologie</c:v>
                </c:pt>
                <c:pt idx="1">
                  <c:v>CRCF</c:v>
                </c:pt>
                <c:pt idx="2">
                  <c:v>GER</c:v>
                </c:pt>
                <c:pt idx="3">
                  <c:v>Neurologie</c:v>
                </c:pt>
                <c:pt idx="4">
                  <c:v>NRCH</c:v>
                </c:pt>
                <c:pt idx="5">
                  <c:v>Pneumologie</c:v>
                </c:pt>
                <c:pt idx="6">
                  <c:v>SAU</c:v>
                </c:pt>
                <c:pt idx="7">
                  <c:v>SMDT</c:v>
                </c:pt>
                <c:pt idx="8">
                  <c:v>SMIT</c:v>
                </c:pt>
              </c:strCache>
            </c:strRef>
          </c:cat>
          <c:val>
            <c:numRef>
              <c:f>'[Graphique dans Microsoft Word]Feuil1'!$O$171:$O$179</c:f>
              <c:numCache>
                <c:formatCode>0%</c:formatCode>
                <c:ptCount val="9"/>
                <c:pt idx="0">
                  <c:v>0.05</c:v>
                </c:pt>
                <c:pt idx="1">
                  <c:v>0.02</c:v>
                </c:pt>
                <c:pt idx="2">
                  <c:v>0.12</c:v>
                </c:pt>
                <c:pt idx="3">
                  <c:v>0.32</c:v>
                </c:pt>
                <c:pt idx="4">
                  <c:v>0.14000000000000001</c:v>
                </c:pt>
                <c:pt idx="5">
                  <c:v>0.05</c:v>
                </c:pt>
                <c:pt idx="6">
                  <c:v>0.02</c:v>
                </c:pt>
                <c:pt idx="7">
                  <c:v>0.09</c:v>
                </c:pt>
                <c:pt idx="8">
                  <c:v>0.2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ACE4-4BCE-8672-1C83198B0E72}"/>
            </c:ext>
          </c:extLst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219"/>
        <c:overlap val="-27"/>
        <c:axId val="706838175"/>
        <c:axId val="706834015"/>
      </c:barChart>
      <c:catAx>
        <c:axId val="706838175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706834015"/>
        <c:crosses val="autoZero"/>
        <c:auto val="1"/>
        <c:lblAlgn val="ctr"/>
        <c:lblOffset val="100"/>
        <c:noMultiLvlLbl val="0"/>
      </c:catAx>
      <c:valAx>
        <c:axId val="706834015"/>
        <c:scaling>
          <c:orientation val="minMax"/>
        </c:scaling>
        <c:delete val="0"/>
        <c:axPos val="l"/>
        <c:numFmt formatCode="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706838175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solidFill>
            <a:sysClr val="windowText" lastClr="000000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4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7.7700183310419516E-2"/>
          <c:y val="3.9215596302210477E-2"/>
          <c:w val="0.89523653293338334"/>
          <c:h val="0.58315100986708213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Feuil1!$J$189</c:f>
              <c:strCache>
                <c:ptCount val="1"/>
                <c:pt idx="0">
                  <c:v>S(%)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Feuil1!$I$190:$I$201</c:f>
              <c:strCache>
                <c:ptCount val="12"/>
                <c:pt idx="0">
                  <c:v>Amoxicilline</c:v>
                </c:pt>
                <c:pt idx="1">
                  <c:v>Amoxicilline-acide clavulanique</c:v>
                </c:pt>
                <c:pt idx="2">
                  <c:v>Ticarcilline</c:v>
                </c:pt>
                <c:pt idx="3">
                  <c:v>Ticarcilline-acide clavulanique</c:v>
                </c:pt>
                <c:pt idx="4">
                  <c:v>Céfalotine</c:v>
                </c:pt>
                <c:pt idx="5">
                  <c:v>Céfoxitine</c:v>
                </c:pt>
                <c:pt idx="6">
                  <c:v>Céfotaxime</c:v>
                </c:pt>
                <c:pt idx="7">
                  <c:v>Ceftriaxone</c:v>
                </c:pt>
                <c:pt idx="8">
                  <c:v>Céftazidime</c:v>
                </c:pt>
                <c:pt idx="9">
                  <c:v>Céfépime</c:v>
                </c:pt>
                <c:pt idx="10">
                  <c:v>Aztréonam</c:v>
                </c:pt>
                <c:pt idx="11">
                  <c:v>Imipenème</c:v>
                </c:pt>
              </c:strCache>
            </c:strRef>
          </c:cat>
          <c:val>
            <c:numRef>
              <c:f>Feuil1!$J$190:$J$201</c:f>
              <c:numCache>
                <c:formatCode>General</c:formatCode>
                <c:ptCount val="12"/>
                <c:pt idx="0">
                  <c:v>12.6</c:v>
                </c:pt>
                <c:pt idx="1">
                  <c:v>30.4</c:v>
                </c:pt>
                <c:pt idx="2">
                  <c:v>13.8</c:v>
                </c:pt>
                <c:pt idx="3">
                  <c:v>27.6</c:v>
                </c:pt>
                <c:pt idx="4">
                  <c:v>36.799999999999997</c:v>
                </c:pt>
                <c:pt idx="5">
                  <c:v>61.1</c:v>
                </c:pt>
                <c:pt idx="6">
                  <c:v>52.9</c:v>
                </c:pt>
                <c:pt idx="7">
                  <c:v>48.8</c:v>
                </c:pt>
                <c:pt idx="8">
                  <c:v>52.5</c:v>
                </c:pt>
                <c:pt idx="9">
                  <c:v>56.7</c:v>
                </c:pt>
                <c:pt idx="10">
                  <c:v>57.1</c:v>
                </c:pt>
                <c:pt idx="11">
                  <c:v>9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EC4E-40FF-8D10-3A1898D07B9C}"/>
            </c:ext>
          </c:extLst>
        </c:ser>
        <c:ser>
          <c:idx val="1"/>
          <c:order val="1"/>
          <c:tx>
            <c:strRef>
              <c:f>Feuil1!$K$189</c:f>
              <c:strCache>
                <c:ptCount val="1"/>
                <c:pt idx="0">
                  <c:v>R(%)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Feuil1!$I$190:$I$201</c:f>
              <c:strCache>
                <c:ptCount val="12"/>
                <c:pt idx="0">
                  <c:v>Amoxicilline</c:v>
                </c:pt>
                <c:pt idx="1">
                  <c:v>Amoxicilline-acide clavulanique</c:v>
                </c:pt>
                <c:pt idx="2">
                  <c:v>Ticarcilline</c:v>
                </c:pt>
                <c:pt idx="3">
                  <c:v>Ticarcilline-acide clavulanique</c:v>
                </c:pt>
                <c:pt idx="4">
                  <c:v>Céfalotine</c:v>
                </c:pt>
                <c:pt idx="5">
                  <c:v>Céfoxitine</c:v>
                </c:pt>
                <c:pt idx="6">
                  <c:v>Céfotaxime</c:v>
                </c:pt>
                <c:pt idx="7">
                  <c:v>Ceftriaxone</c:v>
                </c:pt>
                <c:pt idx="8">
                  <c:v>Céftazidime</c:v>
                </c:pt>
                <c:pt idx="9">
                  <c:v>Céfépime</c:v>
                </c:pt>
                <c:pt idx="10">
                  <c:v>Aztréonam</c:v>
                </c:pt>
                <c:pt idx="11">
                  <c:v>Imipenème</c:v>
                </c:pt>
              </c:strCache>
            </c:strRef>
          </c:cat>
          <c:val>
            <c:numRef>
              <c:f>Feuil1!$K$190:$K$201</c:f>
              <c:numCache>
                <c:formatCode>General</c:formatCode>
                <c:ptCount val="12"/>
                <c:pt idx="0">
                  <c:v>87.3</c:v>
                </c:pt>
                <c:pt idx="1">
                  <c:v>69.5</c:v>
                </c:pt>
                <c:pt idx="2">
                  <c:v>86.1</c:v>
                </c:pt>
                <c:pt idx="3">
                  <c:v>72.3</c:v>
                </c:pt>
                <c:pt idx="4">
                  <c:v>63.2</c:v>
                </c:pt>
                <c:pt idx="5">
                  <c:v>38.9</c:v>
                </c:pt>
                <c:pt idx="6">
                  <c:v>47.09</c:v>
                </c:pt>
                <c:pt idx="7">
                  <c:v>51.16</c:v>
                </c:pt>
                <c:pt idx="8">
                  <c:v>47.5</c:v>
                </c:pt>
                <c:pt idx="9">
                  <c:v>43.3</c:v>
                </c:pt>
                <c:pt idx="10">
                  <c:v>42.8</c:v>
                </c:pt>
                <c:pt idx="11">
                  <c:v>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EC4E-40FF-8D10-3A1898D07B9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050933936"/>
        <c:axId val="1050932272"/>
      </c:barChart>
      <c:catAx>
        <c:axId val="105093393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050932272"/>
        <c:crosses val="autoZero"/>
        <c:auto val="1"/>
        <c:lblAlgn val="ctr"/>
        <c:lblOffset val="100"/>
        <c:noMultiLvlLbl val="0"/>
      </c:catAx>
      <c:valAx>
        <c:axId val="1050932272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050933936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69525081747179174"/>
          <c:y val="0.84358246663017389"/>
          <c:w val="0.14259851416877975"/>
          <c:h val="6.0160848877847485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/>
      <c:barChart>
        <c:barDir val="col"/>
        <c:grouping val="stacked"/>
        <c:varyColors val="0"/>
        <c:ser>
          <c:idx val="0"/>
          <c:order val="0"/>
          <c:tx>
            <c:strRef>
              <c:f>Feuil1!$C$36</c:f>
              <c:strCache>
                <c:ptCount val="1"/>
                <c:pt idx="0">
                  <c:v>S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1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endParaRPr lang="en-US"/>
              </a:p>
            </c:txPr>
            <c:dLblPos val="in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Feuil1!$B$37:$B$46</c:f>
              <c:strCache>
                <c:ptCount val="10"/>
                <c:pt idx="0">
                  <c:v>Amikacine</c:v>
                </c:pt>
                <c:pt idx="1">
                  <c:v>Gentamicine</c:v>
                </c:pt>
                <c:pt idx="2">
                  <c:v>Tobramycine</c:v>
                </c:pt>
                <c:pt idx="3">
                  <c:v>Ciprofloxacine</c:v>
                </c:pt>
                <c:pt idx="4">
                  <c:v>Levofloxacine</c:v>
                </c:pt>
                <c:pt idx="5">
                  <c:v>Norfloxacine</c:v>
                </c:pt>
                <c:pt idx="6">
                  <c:v>Pefloxacine</c:v>
                </c:pt>
                <c:pt idx="7">
                  <c:v>Cotrimoxazole</c:v>
                </c:pt>
                <c:pt idx="8">
                  <c:v>Nitroxoline</c:v>
                </c:pt>
                <c:pt idx="9">
                  <c:v>Fosfomycine</c:v>
                </c:pt>
              </c:strCache>
            </c:strRef>
          </c:cat>
          <c:val>
            <c:numRef>
              <c:f>Feuil1!$C$37:$C$46</c:f>
              <c:numCache>
                <c:formatCode>0.0%</c:formatCode>
                <c:ptCount val="10"/>
                <c:pt idx="0">
                  <c:v>0.90400000000000003</c:v>
                </c:pt>
                <c:pt idx="1">
                  <c:v>0.71299999999999997</c:v>
                </c:pt>
                <c:pt idx="2">
                  <c:v>0.70099999999999996</c:v>
                </c:pt>
                <c:pt idx="3">
                  <c:v>0.54100000000000004</c:v>
                </c:pt>
                <c:pt idx="4">
                  <c:v>0.52300000000000002</c:v>
                </c:pt>
                <c:pt idx="5">
                  <c:v>0.52500000000000002</c:v>
                </c:pt>
                <c:pt idx="6">
                  <c:v>0.53400000000000003</c:v>
                </c:pt>
                <c:pt idx="7">
                  <c:v>0.24399999999999999</c:v>
                </c:pt>
                <c:pt idx="8">
                  <c:v>0.88800000000000001</c:v>
                </c:pt>
                <c:pt idx="9">
                  <c:v>0.7009999999999999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0329-4059-AABE-8E78E6ADECB0}"/>
            </c:ext>
          </c:extLst>
        </c:ser>
        <c:ser>
          <c:idx val="1"/>
          <c:order val="1"/>
          <c:tx>
            <c:strRef>
              <c:f>Feuil1!$D$36</c:f>
              <c:strCache>
                <c:ptCount val="1"/>
                <c:pt idx="0">
                  <c:v>R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Feuil1!$B$37:$B$46</c:f>
              <c:strCache>
                <c:ptCount val="10"/>
                <c:pt idx="0">
                  <c:v>Amikacine</c:v>
                </c:pt>
                <c:pt idx="1">
                  <c:v>Gentamicine</c:v>
                </c:pt>
                <c:pt idx="2">
                  <c:v>Tobramycine</c:v>
                </c:pt>
                <c:pt idx="3">
                  <c:v>Ciprofloxacine</c:v>
                </c:pt>
                <c:pt idx="4">
                  <c:v>Levofloxacine</c:v>
                </c:pt>
                <c:pt idx="5">
                  <c:v>Norfloxacine</c:v>
                </c:pt>
                <c:pt idx="6">
                  <c:v>Pefloxacine</c:v>
                </c:pt>
                <c:pt idx="7">
                  <c:v>Cotrimoxazole</c:v>
                </c:pt>
                <c:pt idx="8">
                  <c:v>Nitroxoline</c:v>
                </c:pt>
                <c:pt idx="9">
                  <c:v>Fosfomycine</c:v>
                </c:pt>
              </c:strCache>
            </c:strRef>
          </c:cat>
          <c:val>
            <c:numRef>
              <c:f>Feuil1!$D$37:$D$46</c:f>
              <c:numCache>
                <c:formatCode>0.0%</c:formatCode>
                <c:ptCount val="10"/>
                <c:pt idx="0">
                  <c:v>9.6000000000000002E-2</c:v>
                </c:pt>
                <c:pt idx="1">
                  <c:v>0.28970000000000001</c:v>
                </c:pt>
                <c:pt idx="2">
                  <c:v>0.29899999999999999</c:v>
                </c:pt>
                <c:pt idx="3">
                  <c:v>0.45900000000000002</c:v>
                </c:pt>
                <c:pt idx="4">
                  <c:v>0.47699999999999998</c:v>
                </c:pt>
                <c:pt idx="5">
                  <c:v>0.45700000000000002</c:v>
                </c:pt>
                <c:pt idx="6">
                  <c:v>0.46600000000000003</c:v>
                </c:pt>
                <c:pt idx="7">
                  <c:v>0.75600000000000001</c:v>
                </c:pt>
                <c:pt idx="8">
                  <c:v>0.112</c:v>
                </c:pt>
                <c:pt idx="9">
                  <c:v>0.2989999999999999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0329-4059-AABE-8E78E6ADECB0}"/>
            </c:ext>
          </c:extLst>
        </c:ser>
        <c:ser>
          <c:idx val="2"/>
          <c:order val="2"/>
          <c:tx>
            <c:strRef>
              <c:f>Feuil1!$E$36</c:f>
              <c:strCache>
                <c:ptCount val="1"/>
                <c:pt idx="0">
                  <c:v>I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Ref>
              <c:f>Feuil1!$B$37:$B$46</c:f>
              <c:strCache>
                <c:ptCount val="10"/>
                <c:pt idx="0">
                  <c:v>Amikacine</c:v>
                </c:pt>
                <c:pt idx="1">
                  <c:v>Gentamicine</c:v>
                </c:pt>
                <c:pt idx="2">
                  <c:v>Tobramycine</c:v>
                </c:pt>
                <c:pt idx="3">
                  <c:v>Ciprofloxacine</c:v>
                </c:pt>
                <c:pt idx="4">
                  <c:v>Levofloxacine</c:v>
                </c:pt>
                <c:pt idx="5">
                  <c:v>Norfloxacine</c:v>
                </c:pt>
                <c:pt idx="6">
                  <c:v>Pefloxacine</c:v>
                </c:pt>
                <c:pt idx="7">
                  <c:v>Cotrimoxazole</c:v>
                </c:pt>
                <c:pt idx="8">
                  <c:v>Nitroxoline</c:v>
                </c:pt>
                <c:pt idx="9">
                  <c:v>Fosfomycine</c:v>
                </c:pt>
              </c:strCache>
            </c:strRef>
          </c:cat>
          <c:val>
            <c:numRef>
              <c:f>Feuil1!$E$37:$E$46</c:f>
              <c:numCache>
                <c:formatCode>0.0%</c:formatCode>
                <c:ptCount val="10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0329-4059-AABE-8E78E6ADECB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1764522767"/>
        <c:axId val="1764529007"/>
      </c:barChart>
      <c:catAx>
        <c:axId val="1764522767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764529007"/>
        <c:crosses val="autoZero"/>
        <c:auto val="1"/>
        <c:lblAlgn val="ctr"/>
        <c:lblOffset val="100"/>
        <c:noMultiLvlLbl val="0"/>
      </c:catAx>
      <c:valAx>
        <c:axId val="1764529007"/>
        <c:scaling>
          <c:orientation val="minMax"/>
        </c:scaling>
        <c:delete val="0"/>
        <c:axPos val="l"/>
        <c:numFmt formatCode="0.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764522767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2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3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</TotalTime>
  <Pages>12</Pages>
  <Words>2819</Words>
  <Characters>17366</Characters>
  <Application>Microsoft Office Word</Application>
  <DocSecurity>0</DocSecurity>
  <Lines>394</Lines>
  <Paragraphs>17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00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c</dc:creator>
  <cp:keywords/>
  <dc:description/>
  <cp:lastModifiedBy>Felix Eedee Konne</cp:lastModifiedBy>
  <cp:revision>10</cp:revision>
  <dcterms:created xsi:type="dcterms:W3CDTF">2025-11-16T14:20:00Z</dcterms:created>
  <dcterms:modified xsi:type="dcterms:W3CDTF">2025-11-18T12:00:00Z</dcterms:modified>
</cp:coreProperties>
</file>